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25B5C5" w14:textId="02E6A169" w:rsidR="00E03B98" w:rsidRPr="001F695F" w:rsidRDefault="0099779A" w:rsidP="00A50C8D">
      <w:pPr>
        <w:spacing w:line="276" w:lineRule="auto"/>
        <w:rPr>
          <w:rFonts w:cstheme="minorHAnsi"/>
          <w:i/>
        </w:rPr>
      </w:pPr>
      <w:r>
        <w:rPr>
          <w:rFonts w:cstheme="minorHAnsi"/>
          <w:i/>
        </w:rPr>
        <w:t>Temporal trends in</w:t>
      </w:r>
      <w:r w:rsidR="00FF6A35">
        <w:rPr>
          <w:rFonts w:cstheme="minorHAnsi"/>
          <w:i/>
        </w:rPr>
        <w:t xml:space="preserve"> </w:t>
      </w:r>
      <w:r w:rsidR="00A90E0B">
        <w:rPr>
          <w:rFonts w:cstheme="minorHAnsi"/>
          <w:i/>
        </w:rPr>
        <w:t>lung cancer survival</w:t>
      </w:r>
      <w:r>
        <w:rPr>
          <w:rFonts w:cstheme="minorHAnsi"/>
          <w:i/>
        </w:rPr>
        <w:t>: a population</w:t>
      </w:r>
      <w:r w:rsidR="009A0A25">
        <w:rPr>
          <w:rFonts w:cstheme="minorHAnsi"/>
          <w:i/>
        </w:rPr>
        <w:t>-</w:t>
      </w:r>
      <w:r>
        <w:rPr>
          <w:rFonts w:cstheme="minorHAnsi"/>
          <w:i/>
        </w:rPr>
        <w:t>based cohort study</w:t>
      </w:r>
    </w:p>
    <w:p w14:paraId="28A7E60C" w14:textId="552B7D0B" w:rsidR="008E74D8" w:rsidRPr="008E74D8" w:rsidRDefault="008E74D8" w:rsidP="00A50C8D">
      <w:pPr>
        <w:spacing w:line="276" w:lineRule="auto"/>
        <w:rPr>
          <w:rFonts w:cstheme="minorHAnsi"/>
          <w:lang w:val="en-US"/>
        </w:rPr>
      </w:pPr>
      <w:r w:rsidRPr="001F695F">
        <w:rPr>
          <w:rFonts w:cstheme="minorHAnsi"/>
        </w:rPr>
        <w:t>Running title:</w:t>
      </w:r>
      <w:r>
        <w:rPr>
          <w:rFonts w:cstheme="minorHAnsi"/>
        </w:rPr>
        <w:t xml:space="preserve"> </w:t>
      </w:r>
      <w:r w:rsidR="00A90E0B">
        <w:rPr>
          <w:rFonts w:cstheme="minorHAnsi"/>
        </w:rPr>
        <w:t>Temporal trends in</w:t>
      </w:r>
      <w:r w:rsidR="00FF6A35">
        <w:rPr>
          <w:rFonts w:cstheme="minorHAnsi"/>
        </w:rPr>
        <w:t xml:space="preserve"> lung cancer survival</w:t>
      </w:r>
    </w:p>
    <w:p w14:paraId="11BB03A3" w14:textId="7C907310" w:rsidR="00E03B98" w:rsidRPr="00212784" w:rsidRDefault="00E03B98" w:rsidP="00A50C8D">
      <w:pPr>
        <w:spacing w:line="276" w:lineRule="auto"/>
        <w:rPr>
          <w:rFonts w:cstheme="minorHAnsi"/>
          <w:lang w:val="sv-SE"/>
        </w:rPr>
      </w:pPr>
      <w:r w:rsidRPr="00212784">
        <w:rPr>
          <w:rFonts w:cstheme="minorHAnsi"/>
          <w:lang w:val="sv-SE"/>
        </w:rPr>
        <w:t>Lukas Löfling</w:t>
      </w:r>
      <w:r w:rsidRPr="00212784">
        <w:rPr>
          <w:rFonts w:cstheme="minorHAnsi"/>
          <w:vertAlign w:val="superscript"/>
          <w:lang w:val="sv-SE"/>
        </w:rPr>
        <w:t>1</w:t>
      </w:r>
      <w:r w:rsidRPr="00212784">
        <w:rPr>
          <w:rFonts w:cstheme="minorHAnsi"/>
          <w:lang w:val="sv-SE"/>
        </w:rPr>
        <w:t xml:space="preserve">, </w:t>
      </w:r>
      <w:r w:rsidR="00F377DF" w:rsidRPr="00212784">
        <w:rPr>
          <w:rFonts w:cstheme="minorHAnsi"/>
          <w:lang w:val="sv-SE"/>
        </w:rPr>
        <w:t>Shahram Bahmanyar</w:t>
      </w:r>
      <w:r w:rsidR="00F377DF" w:rsidRPr="00212784">
        <w:rPr>
          <w:rFonts w:cstheme="minorHAnsi"/>
          <w:vertAlign w:val="superscript"/>
          <w:lang w:val="sv-SE"/>
        </w:rPr>
        <w:t>1</w:t>
      </w:r>
      <w:r w:rsidR="00F377DF" w:rsidRPr="00212784">
        <w:rPr>
          <w:rFonts w:cstheme="minorHAnsi"/>
          <w:lang w:val="sv-SE"/>
        </w:rPr>
        <w:t xml:space="preserve">, </w:t>
      </w:r>
      <w:r w:rsidRPr="00212784">
        <w:rPr>
          <w:rFonts w:cstheme="minorHAnsi"/>
          <w:lang w:val="sv-SE"/>
        </w:rPr>
        <w:t>Helle Kieler</w:t>
      </w:r>
      <w:r w:rsidRPr="00212784">
        <w:rPr>
          <w:rFonts w:cstheme="minorHAnsi"/>
          <w:vertAlign w:val="superscript"/>
          <w:lang w:val="sv-SE"/>
        </w:rPr>
        <w:t>1</w:t>
      </w:r>
      <w:r w:rsidRPr="00212784">
        <w:rPr>
          <w:rFonts w:cstheme="minorHAnsi"/>
          <w:lang w:val="sv-SE"/>
        </w:rPr>
        <w:t xml:space="preserve">, </w:t>
      </w:r>
      <w:r w:rsidR="000940B9" w:rsidRPr="00212784">
        <w:rPr>
          <w:rFonts w:cstheme="minorHAnsi"/>
          <w:lang w:val="sv-SE"/>
        </w:rPr>
        <w:t>Mats Lambe</w:t>
      </w:r>
      <w:r w:rsidR="00AB7A4A" w:rsidRPr="00212784">
        <w:rPr>
          <w:rFonts w:cstheme="minorHAnsi"/>
          <w:vertAlign w:val="superscript"/>
          <w:lang w:val="sv-SE"/>
        </w:rPr>
        <w:t>2, 3</w:t>
      </w:r>
      <w:r w:rsidR="00AB7A4A" w:rsidRPr="00212784">
        <w:rPr>
          <w:rFonts w:cstheme="minorHAnsi"/>
          <w:lang w:val="sv-SE"/>
        </w:rPr>
        <w:t>, Gunnar Wagenius</w:t>
      </w:r>
      <w:r w:rsidR="00AB7A4A" w:rsidRPr="00212784">
        <w:rPr>
          <w:rFonts w:cstheme="minorHAnsi"/>
          <w:vertAlign w:val="superscript"/>
          <w:lang w:val="sv-SE"/>
        </w:rPr>
        <w:t>4</w:t>
      </w:r>
    </w:p>
    <w:p w14:paraId="4E87391D" w14:textId="77777777" w:rsidR="00AB7A4A" w:rsidRPr="001F695F" w:rsidRDefault="00E03B98" w:rsidP="00A50C8D">
      <w:pPr>
        <w:spacing w:line="276" w:lineRule="auto"/>
        <w:rPr>
          <w:rFonts w:cstheme="minorHAnsi"/>
        </w:rPr>
      </w:pPr>
      <w:r w:rsidRPr="001F695F">
        <w:rPr>
          <w:rFonts w:cstheme="minorHAnsi"/>
          <w:vertAlign w:val="superscript"/>
        </w:rPr>
        <w:t>1</w:t>
      </w:r>
      <w:r w:rsidRPr="001F695F">
        <w:rPr>
          <w:rFonts w:cstheme="minorHAnsi"/>
        </w:rPr>
        <w:t>Centre for Pharmacoepidemiology, Department of Medicine – Solna, Karolinska Institutet, Solna, Sweden</w:t>
      </w:r>
    </w:p>
    <w:p w14:paraId="34A6F084" w14:textId="7C00EBA7" w:rsidR="000940B9" w:rsidRPr="001F695F" w:rsidRDefault="00AB7A4A" w:rsidP="00A50C8D">
      <w:pPr>
        <w:spacing w:line="276" w:lineRule="auto"/>
        <w:rPr>
          <w:rFonts w:cstheme="minorHAnsi"/>
        </w:rPr>
      </w:pPr>
      <w:r w:rsidRPr="001F695F">
        <w:rPr>
          <w:rFonts w:cstheme="minorHAnsi"/>
          <w:vertAlign w:val="superscript"/>
        </w:rPr>
        <w:t>2</w:t>
      </w:r>
      <w:r w:rsidRPr="001F695F">
        <w:rPr>
          <w:rFonts w:cstheme="minorHAnsi"/>
        </w:rPr>
        <w:t xml:space="preserve"> Department of Medical </w:t>
      </w:r>
      <w:r w:rsidR="005850A4">
        <w:rPr>
          <w:rFonts w:cstheme="minorHAnsi"/>
        </w:rPr>
        <w:t>E</w:t>
      </w:r>
      <w:r w:rsidRPr="001F695F">
        <w:rPr>
          <w:rFonts w:cstheme="minorHAnsi"/>
        </w:rPr>
        <w:t xml:space="preserve">pidemiology and </w:t>
      </w:r>
      <w:r w:rsidR="005850A4">
        <w:rPr>
          <w:rFonts w:cstheme="minorHAnsi"/>
        </w:rPr>
        <w:t>B</w:t>
      </w:r>
      <w:r w:rsidRPr="001F695F">
        <w:rPr>
          <w:rFonts w:cstheme="minorHAnsi"/>
        </w:rPr>
        <w:t>iostatistics, Karolinska Institutet, Solna, Sweden</w:t>
      </w:r>
    </w:p>
    <w:p w14:paraId="0365CFC6" w14:textId="480669C7" w:rsidR="00AB7A4A" w:rsidRPr="001F695F" w:rsidRDefault="00AB7A4A" w:rsidP="00A50C8D">
      <w:pPr>
        <w:spacing w:line="276" w:lineRule="auto"/>
        <w:rPr>
          <w:rFonts w:cstheme="minorHAnsi"/>
          <w:lang w:val="sv-SE"/>
        </w:rPr>
      </w:pPr>
      <w:r w:rsidRPr="001F695F">
        <w:rPr>
          <w:rFonts w:cstheme="minorHAnsi"/>
          <w:vertAlign w:val="superscript"/>
          <w:lang w:val="sv-SE"/>
        </w:rPr>
        <w:t>3</w:t>
      </w:r>
      <w:r w:rsidRPr="001F695F">
        <w:rPr>
          <w:rFonts w:cstheme="minorHAnsi"/>
          <w:lang w:val="sv-SE"/>
        </w:rPr>
        <w:t xml:space="preserve"> Regional </w:t>
      </w:r>
      <w:r w:rsidR="005850A4">
        <w:rPr>
          <w:rFonts w:cstheme="minorHAnsi"/>
          <w:lang w:val="sv-SE"/>
        </w:rPr>
        <w:t>C</w:t>
      </w:r>
      <w:r w:rsidRPr="001F695F">
        <w:rPr>
          <w:rFonts w:cstheme="minorHAnsi"/>
          <w:lang w:val="sv-SE"/>
        </w:rPr>
        <w:t xml:space="preserve">ancer </w:t>
      </w:r>
      <w:r w:rsidR="005850A4">
        <w:rPr>
          <w:rFonts w:cstheme="minorHAnsi"/>
          <w:lang w:val="sv-SE"/>
        </w:rPr>
        <w:t>C</w:t>
      </w:r>
      <w:r w:rsidR="005D4788" w:rsidRPr="001F695F">
        <w:rPr>
          <w:rFonts w:cstheme="minorHAnsi"/>
          <w:lang w:val="sv-SE"/>
        </w:rPr>
        <w:t>entre</w:t>
      </w:r>
      <w:r w:rsidRPr="001F695F">
        <w:rPr>
          <w:rFonts w:cstheme="minorHAnsi"/>
          <w:lang w:val="sv-SE"/>
        </w:rPr>
        <w:t xml:space="preserve"> Uppsala-Örebro, Uppsala, Sweden</w:t>
      </w:r>
    </w:p>
    <w:p w14:paraId="73E08DE8" w14:textId="63B0F368" w:rsidR="00E03B98" w:rsidRPr="001F695F" w:rsidRDefault="00AB7A4A" w:rsidP="00A50C8D">
      <w:pPr>
        <w:spacing w:line="276" w:lineRule="auto"/>
        <w:rPr>
          <w:rFonts w:cstheme="minorHAnsi"/>
        </w:rPr>
      </w:pPr>
      <w:r w:rsidRPr="001F695F">
        <w:rPr>
          <w:rFonts w:cstheme="minorHAnsi"/>
          <w:vertAlign w:val="superscript"/>
        </w:rPr>
        <w:t>4</w:t>
      </w:r>
      <w:r w:rsidR="005850A4">
        <w:rPr>
          <w:rFonts w:cstheme="minorHAnsi"/>
        </w:rPr>
        <w:t>Cancer Theme</w:t>
      </w:r>
      <w:r w:rsidR="00E03B98" w:rsidRPr="001F695F">
        <w:rPr>
          <w:rFonts w:cstheme="minorHAnsi"/>
        </w:rPr>
        <w:t>, Karolinska University Hospital, Solna, Sweden</w:t>
      </w:r>
    </w:p>
    <w:p w14:paraId="08B0F937" w14:textId="77777777" w:rsidR="00E03B98" w:rsidRPr="001F695F" w:rsidRDefault="00E03B98" w:rsidP="00A50C8D">
      <w:pPr>
        <w:spacing w:line="276" w:lineRule="auto"/>
        <w:rPr>
          <w:rFonts w:cstheme="minorHAnsi"/>
        </w:rPr>
      </w:pPr>
    </w:p>
    <w:p w14:paraId="41E7ACB6" w14:textId="4C430CDE" w:rsidR="00D455E1" w:rsidRPr="00CE186B" w:rsidRDefault="00E03B98" w:rsidP="00A50C8D">
      <w:pPr>
        <w:pStyle w:val="Heading2"/>
        <w:spacing w:line="276" w:lineRule="auto"/>
        <w:rPr>
          <w:rFonts w:asciiTheme="minorHAnsi" w:hAnsiTheme="minorHAnsi" w:cstheme="minorHAnsi"/>
          <w:sz w:val="22"/>
          <w:szCs w:val="22"/>
        </w:rPr>
      </w:pPr>
      <w:r w:rsidRPr="001F695F">
        <w:rPr>
          <w:rFonts w:asciiTheme="minorHAnsi" w:hAnsiTheme="minorHAnsi" w:cstheme="minorHAnsi"/>
          <w:sz w:val="22"/>
          <w:szCs w:val="22"/>
        </w:rPr>
        <w:t>Introduction</w:t>
      </w:r>
    </w:p>
    <w:p w14:paraId="6B5A2F80" w14:textId="77777777" w:rsidR="00833907" w:rsidRDefault="00D455E1" w:rsidP="00C42604">
      <w:pPr>
        <w:spacing w:line="276" w:lineRule="auto"/>
        <w:rPr>
          <w:rFonts w:cstheme="minorHAnsi"/>
        </w:rPr>
      </w:pPr>
      <w:r>
        <w:t xml:space="preserve">Lung cancer survival is low, and it remains the number one cancer-related cause of death in Sweden as well as worldwide </w:t>
      </w:r>
      <w:r w:rsidRPr="001F695F">
        <w:rPr>
          <w:rFonts w:cstheme="minorHAnsi"/>
        </w:rPr>
        <w:fldChar w:fldCharType="begin">
          <w:fldData xml:space="preserve">PEVuZE5vdGU+PENpdGU+PEF1dGhvcj5CcmF5PC9BdXRob3I+PFllYXI+MjAxODwvWWVhcj48UmVj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</w:fldData>
        </w:fldChar>
      </w:r>
      <w:r w:rsidR="00E17CD9">
        <w:rPr>
          <w:rFonts w:cstheme="minorHAnsi"/>
        </w:rPr>
        <w:instrText xml:space="preserve"> ADDIN EN.CITE </w:instrText>
      </w:r>
      <w:r w:rsidR="00E17CD9">
        <w:rPr>
          <w:rFonts w:cstheme="minorHAnsi"/>
        </w:rPr>
        <w:fldChar w:fldCharType="begin">
          <w:fldData xml:space="preserve">PEVuZE5vdGU+PENpdGU+PEF1dGhvcj5CcmF5PC9BdXRob3I+PFllYXI+MjAxODwvWWVhcj48UmVj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</w:fldData>
        </w:fldChar>
      </w:r>
      <w:r w:rsidR="00E17CD9">
        <w:rPr>
          <w:rFonts w:cstheme="minorHAnsi"/>
        </w:rPr>
        <w:instrText xml:space="preserve"> ADDIN EN.CITE.DATA </w:instrText>
      </w:r>
      <w:r w:rsidR="00E17CD9">
        <w:rPr>
          <w:rFonts w:cstheme="minorHAnsi"/>
        </w:rPr>
      </w:r>
      <w:r w:rsidR="00E17CD9">
        <w:rPr>
          <w:rFonts w:cstheme="minorHAnsi"/>
        </w:rPr>
        <w:fldChar w:fldCharType="end"/>
      </w:r>
      <w:r w:rsidRPr="001F695F">
        <w:rPr>
          <w:rFonts w:cstheme="minorHAnsi"/>
        </w:rPr>
      </w:r>
      <w:r w:rsidRPr="001F695F">
        <w:rPr>
          <w:rFonts w:cstheme="minorHAnsi"/>
        </w:rPr>
        <w:fldChar w:fldCharType="separate"/>
      </w:r>
      <w:r>
        <w:rPr>
          <w:rFonts w:cstheme="minorHAnsi"/>
          <w:noProof/>
        </w:rPr>
        <w:t>(1, 2)</w:t>
      </w:r>
      <w:r w:rsidRPr="001F695F">
        <w:rPr>
          <w:rFonts w:cstheme="minorHAnsi"/>
        </w:rPr>
        <w:fldChar w:fldCharType="end"/>
      </w:r>
      <w:r>
        <w:t>. The overall 5-year</w:t>
      </w:r>
      <w:r w:rsidR="005053A2">
        <w:t xml:space="preserve"> relative</w:t>
      </w:r>
      <w:r>
        <w:t xml:space="preserve"> survival</w:t>
      </w:r>
      <w:r w:rsidR="00165239">
        <w:t xml:space="preserve"> has increased</w:t>
      </w:r>
      <w:r w:rsidR="009058BB">
        <w:t xml:space="preserve"> over time, but still</w:t>
      </w:r>
      <w:r>
        <w:t xml:space="preserve"> varies </w:t>
      </w:r>
      <w:r w:rsidR="00D36846">
        <w:rPr>
          <w:rFonts w:cstheme="minorHAnsi"/>
        </w:rPr>
        <w:t>between countries</w:t>
      </w:r>
      <w:r w:rsidR="005053A2">
        <w:rPr>
          <w:rFonts w:cstheme="minorHAnsi"/>
        </w:rPr>
        <w:t>, with the highest (33</w:t>
      </w:r>
      <w:r>
        <w:rPr>
          <w:rFonts w:cstheme="minorHAnsi"/>
        </w:rPr>
        <w:t xml:space="preserve">%) in Japan and </w:t>
      </w:r>
      <w:r w:rsidR="00165239">
        <w:rPr>
          <w:rFonts w:cstheme="minorHAnsi"/>
        </w:rPr>
        <w:t xml:space="preserve">10 - </w:t>
      </w:r>
      <w:r w:rsidR="00B37F20">
        <w:rPr>
          <w:rFonts w:cstheme="minorHAnsi"/>
        </w:rPr>
        <w:t>20% in most other countries</w:t>
      </w:r>
      <w:r w:rsidR="005053A2">
        <w:rPr>
          <w:rFonts w:cstheme="minorHAnsi"/>
        </w:rPr>
        <w:t xml:space="preserve"> </w:t>
      </w:r>
      <w:r w:rsidR="005053A2">
        <w:rPr>
          <w:rFonts w:cstheme="minorHAnsi"/>
        </w:rPr>
        <w:fldChar w:fldCharType="begin">
          <w:fldData xml:space="preserve">PEVuZE5vdGU+PENpdGU+PEF1dGhvcj5BbGxlbWFuaTwvQXV0aG9yPjxZZWFyPjIwMTg8L1llYXI+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</w:fldData>
        </w:fldChar>
      </w:r>
      <w:r w:rsidR="00F4698D">
        <w:rPr>
          <w:rFonts w:cstheme="minorHAnsi"/>
        </w:rPr>
        <w:instrText xml:space="preserve"> ADDIN EN.CITE </w:instrText>
      </w:r>
      <w:r w:rsidR="00F4698D">
        <w:rPr>
          <w:rFonts w:cstheme="minorHAnsi"/>
        </w:rPr>
        <w:fldChar w:fldCharType="begin">
          <w:fldData xml:space="preserve">PEVuZE5vdGU+PENpdGU+PEF1dGhvcj5BbGxlbWFuaTwvQXV0aG9yPjxZZWFyPjIwMTg8L1llYXI+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</w:fldData>
        </w:fldChar>
      </w:r>
      <w:r w:rsidR="00F4698D">
        <w:rPr>
          <w:rFonts w:cstheme="minorHAnsi"/>
        </w:rPr>
        <w:instrText xml:space="preserve"> ADDIN EN.CITE.DATA </w:instrText>
      </w:r>
      <w:r w:rsidR="00F4698D">
        <w:rPr>
          <w:rFonts w:cstheme="minorHAnsi"/>
        </w:rPr>
      </w:r>
      <w:r w:rsidR="00F4698D">
        <w:rPr>
          <w:rFonts w:cstheme="minorHAnsi"/>
        </w:rPr>
        <w:fldChar w:fldCharType="end"/>
      </w:r>
      <w:r w:rsidR="005053A2">
        <w:rPr>
          <w:rFonts w:cstheme="minorHAnsi"/>
        </w:rPr>
      </w:r>
      <w:r w:rsidR="005053A2">
        <w:rPr>
          <w:rFonts w:cstheme="minorHAnsi"/>
        </w:rPr>
        <w:fldChar w:fldCharType="separate"/>
      </w:r>
      <w:r w:rsidR="005053A2">
        <w:rPr>
          <w:rFonts w:cstheme="minorHAnsi"/>
          <w:noProof/>
        </w:rPr>
        <w:t>(3)</w:t>
      </w:r>
      <w:r w:rsidR="005053A2">
        <w:rPr>
          <w:rFonts w:cstheme="minorHAnsi"/>
        </w:rPr>
        <w:fldChar w:fldCharType="end"/>
      </w:r>
      <w:r w:rsidRPr="001F695F">
        <w:rPr>
          <w:rFonts w:cstheme="minorHAnsi"/>
        </w:rPr>
        <w:t>.</w:t>
      </w:r>
      <w:r w:rsidR="005053A2">
        <w:rPr>
          <w:rFonts w:cstheme="minorHAnsi"/>
        </w:rPr>
        <w:t xml:space="preserve"> </w:t>
      </w:r>
    </w:p>
    <w:p w14:paraId="02C56D41" w14:textId="718EFEB9" w:rsidR="00C42604" w:rsidRDefault="00C42604" w:rsidP="00C42604">
      <w:pPr>
        <w:spacing w:line="276" w:lineRule="auto"/>
        <w:rPr>
          <w:rFonts w:cstheme="minorHAnsi"/>
        </w:rPr>
      </w:pPr>
      <w:r>
        <w:rPr>
          <w:rFonts w:cstheme="minorHAnsi"/>
        </w:rPr>
        <w:t xml:space="preserve">Survival after a lung cancer diagnosis has been studied in Sweden in recent years, with reported increased survival over time </w:t>
      </w:r>
      <w:r>
        <w:rPr>
          <w:rFonts w:cstheme="minorHAnsi"/>
        </w:rPr>
        <w:fldChar w:fldCharType="begin">
          <w:fldData xml:space="preserve">PEVuZE5vdGU+PENpdGU+PEF1dGhvcj5BbGxlbWFuaTwvQXV0aG9yPjxZZWFyPjIwMTg8L1llYXI+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==
</w:fldData>
        </w:fldChar>
      </w:r>
      <w:r w:rsidR="00833907">
        <w:rPr>
          <w:rFonts w:cstheme="minorHAnsi"/>
        </w:rPr>
        <w:instrText xml:space="preserve"> ADDIN EN.CITE </w:instrText>
      </w:r>
      <w:r w:rsidR="00833907">
        <w:rPr>
          <w:rFonts w:cstheme="minorHAnsi"/>
        </w:rPr>
        <w:fldChar w:fldCharType="begin">
          <w:fldData xml:space="preserve">PEVuZE5vdGU+PENpdGU+PEF1dGhvcj5BbGxlbWFuaTwvQXV0aG9yPjxZZWFyPjIwMTg8L1llYXI+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==
</w:fldData>
        </w:fldChar>
      </w:r>
      <w:r w:rsidR="00833907">
        <w:rPr>
          <w:rFonts w:cstheme="minorHAnsi"/>
        </w:rPr>
        <w:instrText xml:space="preserve"> ADDIN EN.CITE.DATA </w:instrText>
      </w:r>
      <w:r w:rsidR="00833907">
        <w:rPr>
          <w:rFonts w:cstheme="minorHAnsi"/>
        </w:rPr>
      </w:r>
      <w:r w:rsidR="00833907">
        <w:rPr>
          <w:rFonts w:cstheme="minorHAnsi"/>
        </w:rPr>
        <w:fldChar w:fldCharType="end"/>
      </w:r>
      <w:r>
        <w:rPr>
          <w:rFonts w:cstheme="minorHAnsi"/>
        </w:rPr>
      </w:r>
      <w:r>
        <w:rPr>
          <w:rFonts w:cstheme="minorHAnsi"/>
        </w:rPr>
        <w:fldChar w:fldCharType="separate"/>
      </w:r>
      <w:r w:rsidR="00833907">
        <w:rPr>
          <w:rFonts w:cstheme="minorHAnsi"/>
          <w:noProof/>
        </w:rPr>
        <w:t>(3-5)</w:t>
      </w:r>
      <w:r>
        <w:rPr>
          <w:rFonts w:cstheme="minorHAnsi"/>
        </w:rPr>
        <w:fldChar w:fldCharType="end"/>
      </w:r>
      <w:r>
        <w:rPr>
          <w:rFonts w:cstheme="minorHAnsi"/>
        </w:rPr>
        <w:t xml:space="preserve">. However, these studies reported overall results only and </w:t>
      </w:r>
      <w:r w:rsidR="00340465">
        <w:rPr>
          <w:rFonts w:cstheme="minorHAnsi"/>
        </w:rPr>
        <w:t>lacked estimates</w:t>
      </w:r>
      <w:r>
        <w:rPr>
          <w:rFonts w:cstheme="minorHAnsi"/>
        </w:rPr>
        <w:t xml:space="preserve"> </w:t>
      </w:r>
      <w:r w:rsidR="00340465">
        <w:rPr>
          <w:rFonts w:cstheme="minorHAnsi"/>
        </w:rPr>
        <w:t>for</w:t>
      </w:r>
      <w:r w:rsidR="00F14FF8">
        <w:rPr>
          <w:rFonts w:cstheme="minorHAnsi"/>
        </w:rPr>
        <w:t xml:space="preserve"> subgroups of</w:t>
      </w:r>
      <w:r>
        <w:rPr>
          <w:rFonts w:cstheme="minorHAnsi"/>
        </w:rPr>
        <w:t xml:space="preserve"> important prognostic factor, e.g., sex, histopathology, and cancer stage. Over the past decades, there have been improvements regarding diagnostic procedures for making a more accurate staging (e.g., positron emission tomography in combination with computed tomography [PET-CT] and </w:t>
      </w:r>
      <w:proofErr w:type="spellStart"/>
      <w:r>
        <w:t>endobronchial</w:t>
      </w:r>
      <w:proofErr w:type="spellEnd"/>
      <w:r>
        <w:t xml:space="preserve"> ultrasound [EBUS]</w:t>
      </w:r>
      <w:r>
        <w:rPr>
          <w:rFonts w:cstheme="minorHAnsi"/>
        </w:rPr>
        <w:t xml:space="preserve">) and new treatments (e.g., target therapies and immunotherapies) have been introduced on the market </w:t>
      </w:r>
      <w:r>
        <w:rPr>
          <w:rFonts w:cstheme="minorHAnsi"/>
        </w:rPr>
        <w:fldChar w:fldCharType="begin">
          <w:fldData xml:space="preserve">PEVuZE5vdGU+PENpdGU+PEF1dGhvcj5SZWdpb25hbCBDYW5jZXIgQ2VudHJlIC0gVXBwc2FsYSDD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</w:fldData>
        </w:fldChar>
      </w:r>
      <w:r w:rsidR="00833907">
        <w:rPr>
          <w:rFonts w:cstheme="minorHAnsi"/>
        </w:rPr>
        <w:instrText xml:space="preserve"> ADDIN EN.CITE </w:instrText>
      </w:r>
      <w:r w:rsidR="00833907">
        <w:rPr>
          <w:rFonts w:cstheme="minorHAnsi"/>
        </w:rPr>
        <w:fldChar w:fldCharType="begin">
          <w:fldData xml:space="preserve">PEVuZE5vdGU+PENpdGU+PEF1dGhvcj5SZWdpb25hbCBDYW5jZXIgQ2VudHJlIC0gVXBwc2FsYSDD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</w:fldData>
        </w:fldChar>
      </w:r>
      <w:r w:rsidR="00833907">
        <w:rPr>
          <w:rFonts w:cstheme="minorHAnsi"/>
        </w:rPr>
        <w:instrText xml:space="preserve"> ADDIN EN.CITE.DATA </w:instrText>
      </w:r>
      <w:r w:rsidR="00833907">
        <w:rPr>
          <w:rFonts w:cstheme="minorHAnsi"/>
        </w:rPr>
      </w:r>
      <w:r w:rsidR="00833907">
        <w:rPr>
          <w:rFonts w:cstheme="minorHAnsi"/>
        </w:rPr>
        <w:fldChar w:fldCharType="end"/>
      </w:r>
      <w:r>
        <w:rPr>
          <w:rFonts w:cstheme="minorHAnsi"/>
        </w:rPr>
      </w:r>
      <w:r>
        <w:rPr>
          <w:rFonts w:cstheme="minorHAnsi"/>
        </w:rPr>
        <w:fldChar w:fldCharType="separate"/>
      </w:r>
      <w:r w:rsidR="00833907">
        <w:rPr>
          <w:rFonts w:cstheme="minorHAnsi"/>
          <w:noProof/>
        </w:rPr>
        <w:t>(6-8)</w:t>
      </w:r>
      <w:r>
        <w:rPr>
          <w:rFonts w:cstheme="minorHAnsi"/>
        </w:rPr>
        <w:fldChar w:fldCharType="end"/>
      </w:r>
      <w:r>
        <w:rPr>
          <w:rFonts w:cstheme="minorHAnsi"/>
        </w:rPr>
        <w:t xml:space="preserve">. </w:t>
      </w:r>
      <w:r w:rsidR="004C3B55">
        <w:rPr>
          <w:rFonts w:cstheme="minorHAnsi"/>
        </w:rPr>
        <w:t xml:space="preserve">These improvements may have </w:t>
      </w:r>
      <w:r w:rsidR="009653E3">
        <w:rPr>
          <w:rFonts w:cstheme="minorHAnsi"/>
        </w:rPr>
        <w:t xml:space="preserve">affected survival differently for different groups of patients with lung cancer. </w:t>
      </w:r>
      <w:r w:rsidR="004C3B55">
        <w:rPr>
          <w:rFonts w:cstheme="minorHAnsi"/>
        </w:rPr>
        <w:t xml:space="preserve"> </w:t>
      </w:r>
    </w:p>
    <w:p w14:paraId="6309DE55" w14:textId="68DB9F1D" w:rsidR="00B131B9" w:rsidRPr="00083D28" w:rsidRDefault="00B131B9" w:rsidP="00A50C8D">
      <w:pPr>
        <w:spacing w:after="0" w:line="276" w:lineRule="auto"/>
        <w:rPr>
          <w:rFonts w:cstheme="minorHAnsi"/>
        </w:rPr>
      </w:pPr>
    </w:p>
    <w:p w14:paraId="347E688E" w14:textId="647072E1" w:rsidR="00B131B9" w:rsidRPr="00083D28" w:rsidRDefault="00B131B9" w:rsidP="00A50C8D">
      <w:pPr>
        <w:spacing w:line="276" w:lineRule="auto"/>
        <w:rPr>
          <w:rFonts w:cstheme="minorHAnsi"/>
        </w:rPr>
      </w:pPr>
      <w:r w:rsidRPr="00083D28">
        <w:rPr>
          <w:rFonts w:cstheme="minorHAnsi"/>
        </w:rPr>
        <w:t xml:space="preserve">To the best of our knowledge, no study has previously estimated temporal trends in survival for Swedish patients diagnosed with lung cancer </w:t>
      </w:r>
      <w:r w:rsidR="007E500A">
        <w:rPr>
          <w:rFonts w:cstheme="minorHAnsi"/>
        </w:rPr>
        <w:t xml:space="preserve">over the last </w:t>
      </w:r>
      <w:r w:rsidR="00404BE7">
        <w:rPr>
          <w:rFonts w:cstheme="minorHAnsi"/>
        </w:rPr>
        <w:t>20</w:t>
      </w:r>
      <w:r w:rsidR="007A07C8">
        <w:rPr>
          <w:rFonts w:cstheme="minorHAnsi"/>
        </w:rPr>
        <w:t xml:space="preserve"> years</w:t>
      </w:r>
      <w:r w:rsidRPr="00083D28">
        <w:rPr>
          <w:rFonts w:cstheme="minorHAnsi"/>
        </w:rPr>
        <w:t xml:space="preserve">, </w:t>
      </w:r>
      <w:r w:rsidR="000E745D">
        <w:rPr>
          <w:rFonts w:cstheme="minorHAnsi"/>
        </w:rPr>
        <w:t>overall and</w:t>
      </w:r>
      <w:r w:rsidRPr="00083D28">
        <w:rPr>
          <w:rFonts w:cstheme="minorHAnsi"/>
        </w:rPr>
        <w:t xml:space="preserve"> </w:t>
      </w:r>
      <w:r w:rsidR="000A3089">
        <w:rPr>
          <w:rFonts w:cstheme="minorHAnsi"/>
        </w:rPr>
        <w:t xml:space="preserve">in subgroups </w:t>
      </w:r>
      <w:r w:rsidRPr="00083D28">
        <w:rPr>
          <w:rFonts w:cstheme="minorHAnsi"/>
        </w:rPr>
        <w:t xml:space="preserve">by important prognostic factors </w:t>
      </w:r>
      <w:r w:rsidR="000E745D">
        <w:rPr>
          <w:rFonts w:cstheme="minorHAnsi"/>
        </w:rPr>
        <w:t>such as</w:t>
      </w:r>
      <w:r w:rsidRPr="00083D28">
        <w:rPr>
          <w:rFonts w:cstheme="minorHAnsi"/>
        </w:rPr>
        <w:t xml:space="preserve"> </w:t>
      </w:r>
      <w:r w:rsidR="00290FA1">
        <w:rPr>
          <w:rFonts w:cstheme="minorHAnsi"/>
        </w:rPr>
        <w:t xml:space="preserve">sex, cancer </w:t>
      </w:r>
      <w:r w:rsidR="0037616E">
        <w:rPr>
          <w:rFonts w:cstheme="minorHAnsi"/>
        </w:rPr>
        <w:t>stage, and histopathology.</w:t>
      </w:r>
    </w:p>
    <w:p w14:paraId="182279E0" w14:textId="0C43D4A3" w:rsidR="00326FD5" w:rsidRPr="00083D28" w:rsidRDefault="00326FD5" w:rsidP="00A50C8D">
      <w:pPr>
        <w:spacing w:line="276" w:lineRule="auto"/>
        <w:rPr>
          <w:rFonts w:cstheme="minorHAnsi"/>
        </w:rPr>
      </w:pPr>
    </w:p>
    <w:p w14:paraId="38D6387A" w14:textId="0330118D" w:rsidR="00D5570A" w:rsidRDefault="00D5570A" w:rsidP="00A50C8D">
      <w:pPr>
        <w:spacing w:line="276" w:lineRule="auto"/>
        <w:rPr>
          <w:rFonts w:cstheme="minorHAnsi"/>
        </w:rPr>
      </w:pPr>
      <w:r>
        <w:rPr>
          <w:rFonts w:cstheme="minorHAnsi"/>
        </w:rPr>
        <w:t>Th</w:t>
      </w:r>
      <w:r w:rsidR="003B3655">
        <w:rPr>
          <w:rFonts w:cstheme="minorHAnsi"/>
        </w:rPr>
        <w:t>is study aim</w:t>
      </w:r>
      <w:r>
        <w:rPr>
          <w:rFonts w:cstheme="minorHAnsi"/>
        </w:rPr>
        <w:t>s</w:t>
      </w:r>
      <w:r w:rsidRPr="001F695F">
        <w:rPr>
          <w:rFonts w:cstheme="minorHAnsi"/>
        </w:rPr>
        <w:t xml:space="preserve"> to</w:t>
      </w:r>
      <w:r w:rsidR="001D7B5E">
        <w:rPr>
          <w:rFonts w:cstheme="minorHAnsi"/>
        </w:rPr>
        <w:t xml:space="preserve"> delineate temporal trends</w:t>
      </w:r>
      <w:r w:rsidR="00843573">
        <w:rPr>
          <w:rFonts w:cstheme="minorHAnsi"/>
        </w:rPr>
        <w:t xml:space="preserve"> in</w:t>
      </w:r>
      <w:r w:rsidR="001D7B5E">
        <w:rPr>
          <w:rFonts w:cstheme="minorHAnsi"/>
        </w:rPr>
        <w:t xml:space="preserve"> </w:t>
      </w:r>
      <w:r w:rsidR="00697F93">
        <w:rPr>
          <w:rFonts w:cstheme="minorHAnsi"/>
        </w:rPr>
        <w:t>lung cancer survival</w:t>
      </w:r>
      <w:r w:rsidR="001D7B5E">
        <w:rPr>
          <w:rFonts w:cstheme="minorHAnsi"/>
        </w:rPr>
        <w:t xml:space="preserve"> overall</w:t>
      </w:r>
      <w:r w:rsidR="00706F0B">
        <w:rPr>
          <w:rFonts w:cstheme="minorHAnsi"/>
        </w:rPr>
        <w:t>,</w:t>
      </w:r>
      <w:r w:rsidR="00697F93">
        <w:rPr>
          <w:rFonts w:cstheme="minorHAnsi"/>
        </w:rPr>
        <w:t xml:space="preserve"> and</w:t>
      </w:r>
      <w:r>
        <w:rPr>
          <w:rFonts w:cstheme="minorHAnsi"/>
        </w:rPr>
        <w:t xml:space="preserve"> by important prognostic factors,</w:t>
      </w:r>
      <w:r w:rsidR="00CF46CE">
        <w:rPr>
          <w:rFonts w:cstheme="minorHAnsi"/>
        </w:rPr>
        <w:t xml:space="preserve"> by the use</w:t>
      </w:r>
      <w:r>
        <w:rPr>
          <w:rFonts w:cstheme="minorHAnsi"/>
        </w:rPr>
        <w:t xml:space="preserve"> </w:t>
      </w:r>
      <w:r w:rsidR="00CF46CE">
        <w:rPr>
          <w:rFonts w:cstheme="minorHAnsi"/>
        </w:rPr>
        <w:t xml:space="preserve">of </w:t>
      </w:r>
      <w:r>
        <w:rPr>
          <w:rFonts w:cstheme="minorHAnsi"/>
        </w:rPr>
        <w:t xml:space="preserve">routinely collected </w:t>
      </w:r>
      <w:r w:rsidR="001D7B5E">
        <w:rPr>
          <w:rFonts w:cstheme="minorHAnsi"/>
        </w:rPr>
        <w:t>health care data in</w:t>
      </w:r>
      <w:r w:rsidR="00EC5D38">
        <w:rPr>
          <w:rFonts w:cstheme="minorHAnsi"/>
        </w:rPr>
        <w:t xml:space="preserve"> a universal healthcare setting</w:t>
      </w:r>
      <w:r>
        <w:rPr>
          <w:rFonts w:cstheme="minorHAnsi"/>
        </w:rPr>
        <w:t>.</w:t>
      </w:r>
    </w:p>
    <w:p w14:paraId="36AA7B5F" w14:textId="77777777" w:rsidR="00FA3339" w:rsidRPr="001F695F" w:rsidRDefault="00FA3339" w:rsidP="00A50C8D">
      <w:pPr>
        <w:spacing w:line="276" w:lineRule="auto"/>
        <w:rPr>
          <w:rFonts w:cstheme="minorHAnsi"/>
        </w:rPr>
      </w:pPr>
    </w:p>
    <w:p w14:paraId="08C6FEDB" w14:textId="77777777" w:rsidR="0010195C" w:rsidRPr="001F695F" w:rsidRDefault="0010195C" w:rsidP="00A50C8D">
      <w:pPr>
        <w:pStyle w:val="Heading2"/>
        <w:spacing w:line="276" w:lineRule="auto"/>
        <w:rPr>
          <w:rFonts w:asciiTheme="minorHAnsi" w:hAnsiTheme="minorHAnsi" w:cstheme="minorHAnsi"/>
          <w:sz w:val="22"/>
          <w:szCs w:val="22"/>
        </w:rPr>
      </w:pPr>
      <w:r w:rsidRPr="001F695F">
        <w:rPr>
          <w:rFonts w:asciiTheme="minorHAnsi" w:hAnsiTheme="minorHAnsi" w:cstheme="minorHAnsi"/>
          <w:sz w:val="22"/>
          <w:szCs w:val="22"/>
        </w:rPr>
        <w:t>Methods and Materials</w:t>
      </w:r>
    </w:p>
    <w:p w14:paraId="552BDE97" w14:textId="685115B6" w:rsidR="004A54AC" w:rsidRPr="001F695F" w:rsidRDefault="004A54AC" w:rsidP="00A50C8D">
      <w:pPr>
        <w:pStyle w:val="Heading3"/>
        <w:spacing w:line="276" w:lineRule="auto"/>
        <w:rPr>
          <w:rFonts w:asciiTheme="minorHAnsi" w:hAnsiTheme="minorHAnsi" w:cstheme="minorHAnsi"/>
          <w:sz w:val="22"/>
          <w:szCs w:val="22"/>
        </w:rPr>
      </w:pPr>
      <w:r w:rsidRPr="001F695F">
        <w:rPr>
          <w:rFonts w:asciiTheme="minorHAnsi" w:hAnsiTheme="minorHAnsi" w:cstheme="minorHAnsi"/>
          <w:sz w:val="22"/>
          <w:szCs w:val="22"/>
        </w:rPr>
        <w:t>Data Source</w:t>
      </w:r>
      <w:r w:rsidR="00C9497B">
        <w:rPr>
          <w:rFonts w:asciiTheme="minorHAnsi" w:hAnsiTheme="minorHAnsi" w:cstheme="minorHAnsi"/>
          <w:sz w:val="22"/>
          <w:szCs w:val="22"/>
        </w:rPr>
        <w:t xml:space="preserve"> and study population</w:t>
      </w:r>
    </w:p>
    <w:p w14:paraId="39D240DD" w14:textId="15C4B099" w:rsidR="00CE77B0" w:rsidRPr="00CE77B0" w:rsidRDefault="007F308B" w:rsidP="00CE77B0">
      <w:pPr>
        <w:spacing w:line="276" w:lineRule="auto"/>
      </w:pPr>
      <w:r>
        <w:rPr>
          <w:rFonts w:cstheme="minorHAnsi"/>
        </w:rPr>
        <w:t>A population-based cohort study will be performed</w:t>
      </w:r>
      <w:r w:rsidR="00CE77B0">
        <w:rPr>
          <w:rFonts w:cstheme="minorHAnsi"/>
        </w:rPr>
        <w:t xml:space="preserve"> with data retrieved from the </w:t>
      </w:r>
      <w:r w:rsidR="00CE77B0">
        <w:t>Swedish National Lung Cancer Register</w:t>
      </w:r>
      <w:r w:rsidR="00FB2596">
        <w:rPr>
          <w:szCs w:val="24"/>
        </w:rPr>
        <w:t xml:space="preserve"> </w:t>
      </w:r>
      <w:r w:rsidR="00C3611F">
        <w:rPr>
          <w:szCs w:val="24"/>
        </w:rPr>
        <w:t xml:space="preserve">and </w:t>
      </w:r>
      <w:r w:rsidR="00FB2596">
        <w:rPr>
          <w:szCs w:val="24"/>
        </w:rPr>
        <w:t>the Cause of Death Register, and the Total Population Register</w:t>
      </w:r>
      <w:r w:rsidR="00606128">
        <w:rPr>
          <w:szCs w:val="24"/>
        </w:rPr>
        <w:t xml:space="preserve"> </w:t>
      </w:r>
      <w:r w:rsidR="00606128">
        <w:rPr>
          <w:szCs w:val="24"/>
        </w:rPr>
        <w:fldChar w:fldCharType="begin"/>
      </w:r>
      <w:r w:rsidR="00972227">
        <w:rPr>
          <w:szCs w:val="24"/>
        </w:rPr>
        <w:instrText xml:space="preserve"> ADDIN EN.CITE &lt;EndNote&gt;&lt;Cite&gt;&lt;Author&gt;Regional Cancer Centre - Uppsala Örebro&lt;/Author&gt;&lt;Year&gt;2017&lt;/Year&gt;&lt;RecNum&gt;1094&lt;/RecNum&gt;&lt;DisplayText&gt;(9, 10)&lt;/DisplayText&gt;&lt;record&gt;&lt;rec-number&gt;1094&lt;/rec-number&gt;&lt;foreign-keys&gt;&lt;key app="EN" db-id="5v5tt5a2csdtrmexrxixv9d0ffetspvxdas0" timestamp="1528880928"&gt;1094&lt;/key&gt;&lt;/foreign-keys&gt;&lt;ref-type name="Web Page"&gt;12&lt;/ref-type&gt;&lt;contributors&gt;&lt;authors&gt;&lt;author&gt;Regional Cancer Centre - Uppsala Örebro,&lt;/author&gt;&lt;/authors&gt;&lt;/contributors&gt;&lt;titles&gt;&lt;title&gt;Swedish National Lung Cancer Register&lt;/title&gt;&lt;/titles&gt;&lt;number&gt;20170913&lt;/number&gt;&lt;dates&gt;&lt;year&gt;2017&lt;/year&gt;&lt;/dates&gt;&lt;urls&gt;&lt;related-urls&gt;&lt;url&gt;http://www.cancercentrum.se/vast/cancerdiagnoser/lunga-och-lungsack/kvalitetsregister/&lt;/url&gt;&lt;/related-urls&gt;&lt;/urls&gt;&lt;/record&gt;&lt;/Cite&gt;&lt;Cite&gt;&lt;Author&gt;Socialstyrelsen - Swedish National Board of Health and Welfare&lt;/Author&gt;&lt;Year&gt;2019&lt;/Year&gt;&lt;RecNum&gt;648&lt;/RecNum&gt;&lt;record&gt;&lt;rec-number&gt;648&lt;/rec-number&gt;&lt;foreign-keys&gt;&lt;key app="EN" db-id="5v5tt5a2csdtrmexrxixv9d0ffetspvxdas0" timestamp="1524582494"&gt;648&lt;/key&gt;&lt;/foreign-keys&gt;&lt;ref-type name="Web Page"&gt;12&lt;/ref-type&gt;&lt;contributors&gt;&lt;authors&gt;&lt;author&gt;Socialstyrelsen - Swedish National Board of Health and Welfare,&lt;/author&gt;&lt;/authors&gt;&lt;/contributors&gt;&lt;titles&gt;&lt;title&gt;The Swedish Cause of Death Register&lt;/title&gt;&lt;/titles&gt;&lt;number&gt;20191122&lt;/number&gt;&lt;dates&gt;&lt;year&gt;2019&lt;/year&gt;&lt;pub-dates&gt;&lt;date&gt;20191018&lt;/date&gt;&lt;/pub-dates&gt;&lt;/dates&gt;&lt;publisher&gt;Socialstyrelsen -Swedish National Bord of Health and Welfare&lt;/publisher&gt;&lt;urls&gt;&lt;related-urls&gt;&lt;url&gt;https://www.socialstyrelsen.se/statistik-och-data/register/alla-register/dodsorsaksregistret/&lt;/url&gt;&lt;/related-urls&gt;&lt;/urls&gt;&lt;/record&gt;&lt;/Cite&gt;&lt;/EndNote&gt;</w:instrText>
      </w:r>
      <w:r w:rsidR="00606128">
        <w:rPr>
          <w:szCs w:val="24"/>
        </w:rPr>
        <w:fldChar w:fldCharType="separate"/>
      </w:r>
      <w:r w:rsidR="00972227">
        <w:rPr>
          <w:noProof/>
          <w:szCs w:val="24"/>
        </w:rPr>
        <w:t>(9, 10)</w:t>
      </w:r>
      <w:r w:rsidR="00606128">
        <w:rPr>
          <w:szCs w:val="24"/>
        </w:rPr>
        <w:fldChar w:fldCharType="end"/>
      </w:r>
      <w:r w:rsidR="00FB2596">
        <w:rPr>
          <w:szCs w:val="24"/>
        </w:rPr>
        <w:t xml:space="preserve">. </w:t>
      </w:r>
    </w:p>
    <w:p w14:paraId="2668D9F7" w14:textId="27105D26" w:rsidR="00CE77B0" w:rsidRDefault="00CE77B0" w:rsidP="00A50C8D">
      <w:pPr>
        <w:spacing w:line="276" w:lineRule="auto"/>
        <w:rPr>
          <w:rFonts w:cstheme="minorHAnsi"/>
        </w:rPr>
      </w:pPr>
    </w:p>
    <w:p w14:paraId="26EF5FA0" w14:textId="5A3C5A60" w:rsidR="003D2680" w:rsidRDefault="00ED066C" w:rsidP="00A50C8D">
      <w:pPr>
        <w:spacing w:line="276" w:lineRule="auto"/>
        <w:rPr>
          <w:rFonts w:ascii="Helvetica" w:hAnsi="Helvetica" w:cs="Helvetica"/>
          <w:color w:val="202020"/>
          <w:sz w:val="20"/>
          <w:szCs w:val="20"/>
          <w:shd w:val="clear" w:color="auto" w:fill="FFFFFF"/>
        </w:rPr>
      </w:pPr>
      <w:r>
        <w:rPr>
          <w:rFonts w:cstheme="minorHAnsi"/>
        </w:rPr>
        <w:t>We will identify</w:t>
      </w:r>
      <w:r w:rsidR="007F308B">
        <w:rPr>
          <w:rFonts w:cstheme="minorHAnsi"/>
        </w:rPr>
        <w:t xml:space="preserve"> </w:t>
      </w:r>
      <w:r w:rsidR="00661E60">
        <w:rPr>
          <w:rFonts w:cstheme="minorHAnsi"/>
        </w:rPr>
        <w:t xml:space="preserve">patients </w:t>
      </w:r>
      <w:r w:rsidR="00CF46CE">
        <w:rPr>
          <w:rFonts w:cstheme="minorHAnsi"/>
        </w:rPr>
        <w:t xml:space="preserve">diagnosed </w:t>
      </w:r>
      <w:r w:rsidR="00661E60">
        <w:rPr>
          <w:rFonts w:cstheme="minorHAnsi"/>
        </w:rPr>
        <w:t xml:space="preserve">with </w:t>
      </w:r>
      <w:r w:rsidR="007F308B">
        <w:rPr>
          <w:rFonts w:cstheme="minorHAnsi"/>
        </w:rPr>
        <w:t>lung cancer</w:t>
      </w:r>
      <w:r w:rsidR="00661E60">
        <w:rPr>
          <w:rFonts w:cstheme="minorHAnsi"/>
        </w:rPr>
        <w:t xml:space="preserve"> (International </w:t>
      </w:r>
      <w:r w:rsidR="008179C6">
        <w:rPr>
          <w:rFonts w:cstheme="minorHAnsi"/>
        </w:rPr>
        <w:t>C</w:t>
      </w:r>
      <w:r w:rsidR="00661E60">
        <w:rPr>
          <w:rFonts w:cstheme="minorHAnsi"/>
        </w:rPr>
        <w:t xml:space="preserve">lassification of </w:t>
      </w:r>
      <w:r w:rsidR="008179C6">
        <w:rPr>
          <w:rFonts w:cstheme="minorHAnsi"/>
        </w:rPr>
        <w:t>D</w:t>
      </w:r>
      <w:r w:rsidR="00661E60">
        <w:rPr>
          <w:rFonts w:cstheme="minorHAnsi"/>
        </w:rPr>
        <w:t>isease</w:t>
      </w:r>
      <w:r w:rsidR="00EB5FEE">
        <w:rPr>
          <w:rFonts w:cstheme="minorHAnsi"/>
        </w:rPr>
        <w:t xml:space="preserve"> 7</w:t>
      </w:r>
      <w:r w:rsidR="00EB5FEE" w:rsidRPr="00EB5FEE">
        <w:rPr>
          <w:rFonts w:cstheme="minorHAnsi"/>
          <w:vertAlign w:val="superscript"/>
        </w:rPr>
        <w:t>th</w:t>
      </w:r>
      <w:r w:rsidR="00EB5FEE">
        <w:rPr>
          <w:rFonts w:cstheme="minorHAnsi"/>
        </w:rPr>
        <w:t xml:space="preserve"> revision [ICD-7]</w:t>
      </w:r>
      <w:r w:rsidR="00140B87">
        <w:rPr>
          <w:rFonts w:cstheme="minorHAnsi"/>
        </w:rPr>
        <w:t xml:space="preserve"> code</w:t>
      </w:r>
      <w:r w:rsidR="00EB5FEE">
        <w:rPr>
          <w:rFonts w:cstheme="minorHAnsi"/>
        </w:rPr>
        <w:t>: 1621 or ICD</w:t>
      </w:r>
      <w:r w:rsidR="00661E60">
        <w:rPr>
          <w:rFonts w:cstheme="minorHAnsi"/>
        </w:rPr>
        <w:t xml:space="preserve"> Oncology [ICD-O] 3</w:t>
      </w:r>
      <w:r w:rsidR="00661E60" w:rsidRPr="000A4D80">
        <w:rPr>
          <w:rFonts w:cstheme="minorHAnsi"/>
          <w:vertAlign w:val="superscript"/>
        </w:rPr>
        <w:t>rd</w:t>
      </w:r>
      <w:r w:rsidR="00EB5FEE">
        <w:rPr>
          <w:rFonts w:cstheme="minorHAnsi"/>
        </w:rPr>
        <w:t xml:space="preserve"> revision</w:t>
      </w:r>
      <w:r w:rsidR="00140B87">
        <w:rPr>
          <w:rFonts w:cstheme="minorHAnsi"/>
        </w:rPr>
        <w:t xml:space="preserve"> code</w:t>
      </w:r>
      <w:r w:rsidR="00EB5FEE">
        <w:rPr>
          <w:rFonts w:cstheme="minorHAnsi"/>
        </w:rPr>
        <w:t>:</w:t>
      </w:r>
      <w:r w:rsidR="00661E60">
        <w:rPr>
          <w:rFonts w:cstheme="minorHAnsi"/>
        </w:rPr>
        <w:t xml:space="preserve"> C34)</w:t>
      </w:r>
      <w:r w:rsidR="00322F3D">
        <w:rPr>
          <w:rFonts w:cstheme="minorHAnsi"/>
        </w:rPr>
        <w:t xml:space="preserve"> in Sweden between 1995</w:t>
      </w:r>
      <w:r w:rsidR="007F308B">
        <w:rPr>
          <w:rFonts w:cstheme="minorHAnsi"/>
        </w:rPr>
        <w:t xml:space="preserve"> and 201</w:t>
      </w:r>
      <w:r w:rsidR="00F52BE1">
        <w:rPr>
          <w:rFonts w:cstheme="minorHAnsi"/>
        </w:rPr>
        <w:t>6</w:t>
      </w:r>
      <w:r w:rsidR="00322F3D">
        <w:rPr>
          <w:rFonts w:cstheme="minorHAnsi"/>
        </w:rPr>
        <w:t>,</w:t>
      </w:r>
      <w:r w:rsidR="002E60F9">
        <w:rPr>
          <w:rFonts w:cstheme="minorHAnsi"/>
        </w:rPr>
        <w:t xml:space="preserve"> as recorded in </w:t>
      </w:r>
      <w:r w:rsidR="003E0AB4">
        <w:rPr>
          <w:rFonts w:cstheme="minorHAnsi"/>
        </w:rPr>
        <w:t xml:space="preserve">the </w:t>
      </w:r>
      <w:r>
        <w:rPr>
          <w:rFonts w:cstheme="minorHAnsi"/>
        </w:rPr>
        <w:t>NLCR</w:t>
      </w:r>
      <w:r w:rsidR="002E60F9">
        <w:rPr>
          <w:rFonts w:cstheme="minorHAnsi"/>
        </w:rPr>
        <w:t>.</w:t>
      </w:r>
      <w:r w:rsidR="00322F3D">
        <w:rPr>
          <w:rFonts w:cstheme="minorHAnsi"/>
        </w:rPr>
        <w:t xml:space="preserve"> Between 1995 and 2001, this was a regional register covering the </w:t>
      </w:r>
      <w:r w:rsidR="00322F3D">
        <w:rPr>
          <w:rFonts w:cstheme="minorHAnsi"/>
        </w:rPr>
        <w:lastRenderedPageBreak/>
        <w:t>Uppsala-Örebro healthcare region</w:t>
      </w:r>
      <w:r w:rsidR="003D06A6">
        <w:rPr>
          <w:rFonts w:cstheme="minorHAnsi"/>
        </w:rPr>
        <w:t xml:space="preserve"> (approximately two</w:t>
      </w:r>
      <w:r w:rsidR="001C25E6">
        <w:rPr>
          <w:rFonts w:cstheme="minorHAnsi"/>
        </w:rPr>
        <w:t xml:space="preserve"> million inhabitants)</w:t>
      </w:r>
      <w:r w:rsidR="00322F3D">
        <w:rPr>
          <w:rFonts w:cstheme="minorHAnsi"/>
        </w:rPr>
        <w:t>.</w:t>
      </w:r>
      <w:r w:rsidR="003D2680">
        <w:rPr>
          <w:rFonts w:cstheme="minorHAnsi"/>
        </w:rPr>
        <w:t xml:space="preserve"> Patients with adenocarcinoma or squamous cell carcinoma histopathology will be included</w:t>
      </w:r>
      <w:r w:rsidR="00FD0B74">
        <w:rPr>
          <w:rFonts w:cstheme="minorHAnsi"/>
        </w:rPr>
        <w:t>.</w:t>
      </w:r>
      <w:r w:rsidR="007F386B">
        <w:rPr>
          <w:rFonts w:cstheme="minorHAnsi"/>
          <w:color w:val="202020"/>
          <w:shd w:val="clear" w:color="auto" w:fill="FFFFFF"/>
        </w:rPr>
        <w:t xml:space="preserve"> </w:t>
      </w:r>
    </w:p>
    <w:p w14:paraId="6C45E46D" w14:textId="625E4316" w:rsidR="00322406" w:rsidRDefault="00322406" w:rsidP="00A50C8D">
      <w:pPr>
        <w:spacing w:line="276" w:lineRule="auto"/>
        <w:rPr>
          <w:rFonts w:cstheme="minorHAnsi"/>
        </w:rPr>
      </w:pPr>
    </w:p>
    <w:p w14:paraId="6F305518" w14:textId="6D8D35F6" w:rsidR="006200DC" w:rsidRDefault="005F5A0E" w:rsidP="00A50C8D">
      <w:pPr>
        <w:pStyle w:val="Heading3"/>
        <w:spacing w:line="276" w:lineRule="auto"/>
      </w:pPr>
      <w:r>
        <w:t>Variables</w:t>
      </w:r>
    </w:p>
    <w:p w14:paraId="187952F1" w14:textId="57D908AB" w:rsidR="008F31DD" w:rsidRDefault="00322406" w:rsidP="00A50C8D">
      <w:pPr>
        <w:spacing w:line="276" w:lineRule="auto"/>
        <w:rPr>
          <w:rFonts w:cstheme="minorHAnsi"/>
        </w:rPr>
      </w:pPr>
      <w:r>
        <w:rPr>
          <w:rFonts w:cstheme="minorHAnsi"/>
        </w:rPr>
        <w:t xml:space="preserve">Information on </w:t>
      </w:r>
      <w:r w:rsidR="009A0A25">
        <w:rPr>
          <w:rFonts w:cstheme="minorHAnsi"/>
        </w:rPr>
        <w:t xml:space="preserve">the </w:t>
      </w:r>
      <w:r>
        <w:rPr>
          <w:rFonts w:cstheme="minorHAnsi"/>
        </w:rPr>
        <w:t>c</w:t>
      </w:r>
      <w:r w:rsidR="00E04A84">
        <w:rPr>
          <w:rFonts w:cstheme="minorHAnsi"/>
        </w:rPr>
        <w:t>alendar y</w:t>
      </w:r>
      <w:r w:rsidR="008768E3">
        <w:rPr>
          <w:rFonts w:cstheme="minorHAnsi"/>
        </w:rPr>
        <w:t>ear of di</w:t>
      </w:r>
      <w:r w:rsidR="00D65B12">
        <w:rPr>
          <w:rFonts w:cstheme="minorHAnsi"/>
        </w:rPr>
        <w:t>agnosis, sex, age at diagnosis,</w:t>
      </w:r>
      <w:r w:rsidR="00C215C4">
        <w:rPr>
          <w:rFonts w:cstheme="minorHAnsi"/>
        </w:rPr>
        <w:t xml:space="preserve"> histopathology,</w:t>
      </w:r>
      <w:r w:rsidR="00D520F9">
        <w:rPr>
          <w:rFonts w:cstheme="minorHAnsi"/>
        </w:rPr>
        <w:t xml:space="preserve"> stage</w:t>
      </w:r>
      <w:r w:rsidR="00C215C4">
        <w:rPr>
          <w:rFonts w:cstheme="minorHAnsi"/>
        </w:rPr>
        <w:t>, and smoking history</w:t>
      </w:r>
      <w:r w:rsidR="00D520F9">
        <w:rPr>
          <w:rFonts w:cstheme="minorHAnsi"/>
        </w:rPr>
        <w:t xml:space="preserve"> </w:t>
      </w:r>
      <w:r w:rsidR="008768E3">
        <w:rPr>
          <w:rFonts w:cstheme="minorHAnsi"/>
        </w:rPr>
        <w:t>will be</w:t>
      </w:r>
      <w:r w:rsidR="0059527E">
        <w:rPr>
          <w:rFonts w:cstheme="minorHAnsi"/>
        </w:rPr>
        <w:t xml:space="preserve"> acquired from </w:t>
      </w:r>
      <w:r w:rsidR="00D34826">
        <w:rPr>
          <w:rFonts w:cstheme="minorHAnsi"/>
        </w:rPr>
        <w:t xml:space="preserve">the </w:t>
      </w:r>
      <w:r w:rsidR="00C3611F">
        <w:rPr>
          <w:rFonts w:cstheme="minorHAnsi"/>
        </w:rPr>
        <w:t>Swedish National Lung Cancer Register</w:t>
      </w:r>
      <w:r w:rsidR="008768E3">
        <w:rPr>
          <w:rFonts w:cstheme="minorHAnsi"/>
        </w:rPr>
        <w:t xml:space="preserve"> </w:t>
      </w:r>
      <w:r w:rsidR="00C3611F">
        <w:rPr>
          <w:rFonts w:cstheme="minorHAnsi"/>
        </w:rPr>
        <w:t xml:space="preserve">and are based on data from </w:t>
      </w:r>
      <w:r w:rsidR="008768E3">
        <w:rPr>
          <w:rFonts w:cstheme="minorHAnsi"/>
        </w:rPr>
        <w:t>the time of diagnosis</w:t>
      </w:r>
      <w:r w:rsidR="00C3611F">
        <w:rPr>
          <w:rFonts w:cstheme="minorHAnsi"/>
        </w:rPr>
        <w:t xml:space="preserve"> to the </w:t>
      </w:r>
      <w:proofErr w:type="spellStart"/>
      <w:r w:rsidR="00C3611F">
        <w:rPr>
          <w:rFonts w:cstheme="minorHAnsi"/>
        </w:rPr>
        <w:t>multi disciplinary</w:t>
      </w:r>
      <w:proofErr w:type="spellEnd"/>
      <w:r w:rsidR="00C3611F">
        <w:rPr>
          <w:rFonts w:cstheme="minorHAnsi"/>
        </w:rPr>
        <w:t xml:space="preserve"> conference</w:t>
      </w:r>
      <w:r w:rsidR="008768E3">
        <w:rPr>
          <w:rFonts w:cstheme="minorHAnsi"/>
        </w:rPr>
        <w:t>. Year o</w:t>
      </w:r>
      <w:r w:rsidR="007E500A">
        <w:rPr>
          <w:rFonts w:cstheme="minorHAnsi"/>
        </w:rPr>
        <w:t xml:space="preserve">f diagnosis will be between </w:t>
      </w:r>
      <w:r w:rsidR="009551C5">
        <w:rPr>
          <w:rFonts w:cstheme="minorHAnsi"/>
        </w:rPr>
        <w:t>1995</w:t>
      </w:r>
      <w:r w:rsidR="00F52BE1">
        <w:rPr>
          <w:rFonts w:cstheme="minorHAnsi"/>
        </w:rPr>
        <w:t xml:space="preserve"> and 2016</w:t>
      </w:r>
      <w:r w:rsidR="00D65B12">
        <w:rPr>
          <w:rFonts w:cstheme="minorHAnsi"/>
        </w:rPr>
        <w:t xml:space="preserve">. Age </w:t>
      </w:r>
      <w:r w:rsidR="00E04A84">
        <w:rPr>
          <w:rFonts w:cstheme="minorHAnsi"/>
        </w:rPr>
        <w:t xml:space="preserve">(years) </w:t>
      </w:r>
      <w:r w:rsidR="00D65B12">
        <w:rPr>
          <w:rFonts w:cstheme="minorHAnsi"/>
        </w:rPr>
        <w:t xml:space="preserve">at diagnosis will be </w:t>
      </w:r>
      <w:r w:rsidR="00C41701">
        <w:rPr>
          <w:rFonts w:cstheme="minorHAnsi"/>
        </w:rPr>
        <w:t xml:space="preserve">grouped as </w:t>
      </w:r>
      <w:r w:rsidR="00C41701" w:rsidRPr="009E6BC7">
        <w:rPr>
          <w:rFonts w:cstheme="minorHAnsi"/>
        </w:rPr>
        <w:t xml:space="preserve">&lt;50, 50-59, 60-69, 70-79, </w:t>
      </w:r>
      <w:r w:rsidR="00C41701">
        <w:rPr>
          <w:rFonts w:cstheme="minorHAnsi"/>
        </w:rPr>
        <w:t>≥</w:t>
      </w:r>
      <w:r w:rsidR="00C41701" w:rsidRPr="009E6BC7">
        <w:rPr>
          <w:rFonts w:cstheme="minorHAnsi"/>
        </w:rPr>
        <w:t>80</w:t>
      </w:r>
      <w:r w:rsidR="00C41701">
        <w:rPr>
          <w:rFonts w:cstheme="minorHAnsi"/>
        </w:rPr>
        <w:t>.</w:t>
      </w:r>
      <w:r w:rsidR="00A44742">
        <w:rPr>
          <w:rFonts w:cstheme="minorHAnsi"/>
        </w:rPr>
        <w:t xml:space="preserve"> Histopathology will be categorised as small cell lung cancer, adenocarcinoma, squamous ce</w:t>
      </w:r>
      <w:r w:rsidR="00845278">
        <w:rPr>
          <w:rFonts w:cstheme="minorHAnsi"/>
        </w:rPr>
        <w:t>ll carcinoma. Cancer s</w:t>
      </w:r>
      <w:r w:rsidR="002961C8">
        <w:rPr>
          <w:rFonts w:cstheme="minorHAnsi"/>
        </w:rPr>
        <w:t>tage</w:t>
      </w:r>
      <w:r w:rsidR="00A06677">
        <w:rPr>
          <w:rFonts w:cstheme="minorHAnsi"/>
        </w:rPr>
        <w:t xml:space="preserve"> (I-IV)</w:t>
      </w:r>
      <w:r w:rsidR="002961C8">
        <w:rPr>
          <w:rFonts w:cstheme="minorHAnsi"/>
        </w:rPr>
        <w:t xml:space="preserve"> at diagnosis</w:t>
      </w:r>
      <w:r w:rsidR="00A44742">
        <w:rPr>
          <w:rFonts w:cstheme="minorHAnsi"/>
        </w:rPr>
        <w:t xml:space="preserve"> is based on the tumour-node-metastasis (TNM) classification system by the American Joint Committee on Cancer</w:t>
      </w:r>
      <w:r w:rsidR="000D6EF0">
        <w:rPr>
          <w:rFonts w:cstheme="minorHAnsi"/>
        </w:rPr>
        <w:t>,</w:t>
      </w:r>
      <w:r w:rsidR="00856438">
        <w:rPr>
          <w:rFonts w:cstheme="minorHAnsi"/>
        </w:rPr>
        <w:t xml:space="preserve"> </w:t>
      </w:r>
      <w:r w:rsidR="00845278">
        <w:rPr>
          <w:rFonts w:cstheme="minorHAnsi"/>
        </w:rPr>
        <w:t xml:space="preserve">and we will be using </w:t>
      </w:r>
      <w:r w:rsidR="000126B0">
        <w:rPr>
          <w:rFonts w:cstheme="minorHAnsi"/>
        </w:rPr>
        <w:t>the 4</w:t>
      </w:r>
      <w:r w:rsidR="000126B0" w:rsidRPr="000126B0">
        <w:rPr>
          <w:rFonts w:cstheme="minorHAnsi"/>
          <w:vertAlign w:val="superscript"/>
        </w:rPr>
        <w:t>th</w:t>
      </w:r>
      <w:r w:rsidR="000126B0">
        <w:rPr>
          <w:rFonts w:cstheme="minorHAnsi"/>
        </w:rPr>
        <w:t xml:space="preserve"> edition from 1995, </w:t>
      </w:r>
      <w:r w:rsidR="00856438">
        <w:rPr>
          <w:rFonts w:cstheme="minorHAnsi"/>
        </w:rPr>
        <w:t>the 5</w:t>
      </w:r>
      <w:r w:rsidR="00856438" w:rsidRPr="00856438">
        <w:rPr>
          <w:rFonts w:cstheme="minorHAnsi"/>
          <w:vertAlign w:val="superscript"/>
        </w:rPr>
        <w:t>th</w:t>
      </w:r>
      <w:r w:rsidR="00856438">
        <w:rPr>
          <w:rFonts w:cstheme="minorHAnsi"/>
        </w:rPr>
        <w:t xml:space="preserve"> edition from 1997,</w:t>
      </w:r>
      <w:r w:rsidR="000D6EF0">
        <w:rPr>
          <w:rFonts w:cstheme="minorHAnsi"/>
        </w:rPr>
        <w:t xml:space="preserve"> the 6</w:t>
      </w:r>
      <w:r w:rsidR="000D6EF0" w:rsidRPr="000D6EF0">
        <w:rPr>
          <w:rFonts w:cstheme="minorHAnsi"/>
          <w:vertAlign w:val="superscript"/>
        </w:rPr>
        <w:t>th</w:t>
      </w:r>
      <w:r w:rsidR="000D6EF0">
        <w:rPr>
          <w:rFonts w:cstheme="minorHAnsi"/>
        </w:rPr>
        <w:t xml:space="preserve"> revis</w:t>
      </w:r>
      <w:r w:rsidR="00954076">
        <w:rPr>
          <w:rFonts w:cstheme="minorHAnsi"/>
        </w:rPr>
        <w:t xml:space="preserve">ion </w:t>
      </w:r>
      <w:r w:rsidR="00856438">
        <w:rPr>
          <w:rFonts w:cstheme="minorHAnsi"/>
        </w:rPr>
        <w:t>from 2002</w:t>
      </w:r>
      <w:r w:rsidR="00954076">
        <w:rPr>
          <w:rFonts w:cstheme="minorHAnsi"/>
        </w:rPr>
        <w:t>,</w:t>
      </w:r>
      <w:r w:rsidR="00E17CD9">
        <w:rPr>
          <w:rFonts w:cstheme="minorHAnsi"/>
        </w:rPr>
        <w:t xml:space="preserve"> </w:t>
      </w:r>
      <w:r w:rsidR="00F52BE1">
        <w:rPr>
          <w:rFonts w:cstheme="minorHAnsi"/>
        </w:rPr>
        <w:t xml:space="preserve">and </w:t>
      </w:r>
      <w:r w:rsidR="002961C8">
        <w:rPr>
          <w:rFonts w:cstheme="minorHAnsi"/>
        </w:rPr>
        <w:t>the 7</w:t>
      </w:r>
      <w:r w:rsidR="002961C8" w:rsidRPr="002961C8">
        <w:rPr>
          <w:rFonts w:cstheme="minorHAnsi"/>
          <w:vertAlign w:val="superscript"/>
        </w:rPr>
        <w:t>th</w:t>
      </w:r>
      <w:r w:rsidR="00E17CD9">
        <w:rPr>
          <w:rFonts w:cstheme="minorHAnsi"/>
        </w:rPr>
        <w:t xml:space="preserve"> revision from 2010 </w:t>
      </w:r>
      <w:r w:rsidR="00F4698D" w:rsidRPr="00F4698D">
        <w:fldChar w:fldCharType="begin">
          <w:fldData xml:space="preserve">PEVuZE5vdGU+PENpdGU+PEF1dGhvcj5BbWVyaWNhbiBKb2ludCBDb21taXR0ZWUgb24gQ2FuY2Vy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</w:fldData>
        </w:fldChar>
      </w:r>
      <w:r w:rsidR="00F52BE1">
        <w:instrText xml:space="preserve"> ADDIN EN.CITE </w:instrText>
      </w:r>
      <w:r w:rsidR="00F52BE1">
        <w:fldChar w:fldCharType="begin">
          <w:fldData xml:space="preserve">PEVuZE5vdGU+PENpdGU+PEF1dGhvcj5BbWVyaWNhbiBKb2ludCBDb21taXR0ZWUgb24gQ2FuY2Vy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</w:fldData>
        </w:fldChar>
      </w:r>
      <w:r w:rsidR="00F52BE1">
        <w:instrText xml:space="preserve"> ADDIN EN.CITE.DATA </w:instrText>
      </w:r>
      <w:r w:rsidR="00F52BE1">
        <w:fldChar w:fldCharType="end"/>
      </w:r>
      <w:r w:rsidR="00F4698D" w:rsidRPr="00F4698D">
        <w:fldChar w:fldCharType="separate"/>
      </w:r>
      <w:r w:rsidR="00F52BE1">
        <w:rPr>
          <w:noProof/>
        </w:rPr>
        <w:t>(11-14)</w:t>
      </w:r>
      <w:r w:rsidR="00F4698D" w:rsidRPr="00F4698D">
        <w:fldChar w:fldCharType="end"/>
      </w:r>
      <w:r w:rsidR="00845278">
        <w:rPr>
          <w:rFonts w:cstheme="minorHAnsi"/>
        </w:rPr>
        <w:t>.</w:t>
      </w:r>
      <w:r w:rsidR="00F93E2D">
        <w:rPr>
          <w:rFonts w:cstheme="minorHAnsi"/>
        </w:rPr>
        <w:t xml:space="preserve"> Smoking history is based on self-reported information from the patient to the </w:t>
      </w:r>
      <w:proofErr w:type="spellStart"/>
      <w:r w:rsidR="00F93E2D">
        <w:rPr>
          <w:rFonts w:cstheme="minorHAnsi"/>
        </w:rPr>
        <w:t>physcician</w:t>
      </w:r>
      <w:proofErr w:type="spellEnd"/>
      <w:r w:rsidR="00F93E2D">
        <w:rPr>
          <w:rFonts w:cstheme="minorHAnsi"/>
        </w:rPr>
        <w:t xml:space="preserve"> and is categorised as never-smokers (never smoked on a regular basis), former smoker (</w:t>
      </w:r>
      <w:proofErr w:type="spellStart"/>
      <w:r w:rsidR="00F93E2D">
        <w:rPr>
          <w:rFonts w:cstheme="minorHAnsi"/>
        </w:rPr>
        <w:t>stoped</w:t>
      </w:r>
      <w:proofErr w:type="spellEnd"/>
      <w:r w:rsidR="00F93E2D">
        <w:rPr>
          <w:rFonts w:cstheme="minorHAnsi"/>
        </w:rPr>
        <w:t xml:space="preserve"> smoking &gt; 1 year before the diagnosis), and current smokers (smoked at the time of diagnosis or </w:t>
      </w:r>
      <w:proofErr w:type="spellStart"/>
      <w:r w:rsidR="00F93E2D">
        <w:rPr>
          <w:rFonts w:cstheme="minorHAnsi"/>
        </w:rPr>
        <w:t>stoed</w:t>
      </w:r>
      <w:proofErr w:type="spellEnd"/>
      <w:r w:rsidR="00F93E2D">
        <w:rPr>
          <w:rFonts w:cstheme="minorHAnsi"/>
        </w:rPr>
        <w:t xml:space="preserve"> smoking ≤ 1 year before diagnosis).</w:t>
      </w:r>
      <w:r w:rsidR="00845278">
        <w:rPr>
          <w:rFonts w:cstheme="minorHAnsi"/>
        </w:rPr>
        <w:t xml:space="preserve"> </w:t>
      </w:r>
      <w:r w:rsidR="008F31DD">
        <w:rPr>
          <w:rFonts w:cstheme="minorHAnsi"/>
        </w:rPr>
        <w:t>Date of deat</w:t>
      </w:r>
      <w:r w:rsidR="00892001">
        <w:rPr>
          <w:rFonts w:cstheme="minorHAnsi"/>
        </w:rPr>
        <w:t>h</w:t>
      </w:r>
      <w:r w:rsidR="00812854">
        <w:rPr>
          <w:rFonts w:cstheme="minorHAnsi"/>
        </w:rPr>
        <w:t xml:space="preserve"> and </w:t>
      </w:r>
      <w:proofErr w:type="spellStart"/>
      <w:r w:rsidR="00812854">
        <w:rPr>
          <w:rFonts w:cstheme="minorHAnsi"/>
        </w:rPr>
        <w:t>emigraion</w:t>
      </w:r>
      <w:proofErr w:type="spellEnd"/>
      <w:r w:rsidR="00892001">
        <w:rPr>
          <w:rFonts w:cstheme="minorHAnsi"/>
        </w:rPr>
        <w:t xml:space="preserve"> will be</w:t>
      </w:r>
      <w:r w:rsidR="00454D8B">
        <w:rPr>
          <w:rFonts w:cstheme="minorHAnsi"/>
        </w:rPr>
        <w:t xml:space="preserve"> obtained from the </w:t>
      </w:r>
      <w:r w:rsidR="00812854">
        <w:rPr>
          <w:rFonts w:cstheme="minorHAnsi"/>
        </w:rPr>
        <w:t>Swedish Population Register</w:t>
      </w:r>
      <w:r w:rsidR="00360E95">
        <w:rPr>
          <w:rFonts w:cstheme="minorHAnsi"/>
        </w:rPr>
        <w:t xml:space="preserve"> </w:t>
      </w:r>
      <w:r w:rsidR="00360E95">
        <w:rPr>
          <w:rFonts w:cstheme="minorHAnsi"/>
        </w:rPr>
        <w:fldChar w:fldCharType="begin"/>
      </w:r>
      <w:r w:rsidR="00F52BE1">
        <w:rPr>
          <w:rFonts w:cstheme="minorHAnsi"/>
        </w:rPr>
        <w:instrText xml:space="preserve"> ADDIN EN.CITE &lt;EndNote&gt;&lt;Cite&gt;&lt;Author&gt;The Swedish Tax Agency&lt;/Author&gt;&lt;Year&gt;2020&lt;/Year&gt;&lt;RecNum&gt;1467&lt;/RecNum&gt;&lt;DisplayText&gt;(15)&lt;/DisplayText&gt;&lt;record&gt;&lt;rec-number&gt;1467&lt;/rec-number&gt;&lt;foreign-keys&gt;&lt;key app="EN" db-id="5v5tt5a2csdtrmexrxixv9d0ffetspvxdas0" timestamp="1591253950"&gt;1467&lt;/key&gt;&lt;/foreign-keys&gt;&lt;ref-type name="Web Page"&gt;12&lt;/ref-type&gt;&lt;contributors&gt;&lt;authors&gt;&lt;author&gt;The Swedish Tax Agency,&lt;/author&gt;&lt;/authors&gt;&lt;/contributors&gt;&lt;titles&gt;&lt;title&gt;The Swedish Population Register&lt;/title&gt;&lt;/titles&gt;&lt;volume&gt;2020&lt;/volume&gt;&lt;number&gt;200604&lt;/number&gt;&lt;dates&gt;&lt;year&gt;2020&lt;/year&gt;&lt;/dates&gt;&lt;urls&gt;&lt;related-urls&gt;&lt;url&gt;https://www.skatteverket.se/privat/folkbokforing/attvarafolkbokford/folkbokforingsdatabasen.4.3810a01c150939e893f16fe2.html&lt;/url&gt;&lt;/related-urls&gt;&lt;/urls&gt;&lt;/record&gt;&lt;/Cite&gt;&lt;/EndNote&gt;</w:instrText>
      </w:r>
      <w:r w:rsidR="00360E95">
        <w:rPr>
          <w:rFonts w:cstheme="minorHAnsi"/>
        </w:rPr>
        <w:fldChar w:fldCharType="separate"/>
      </w:r>
      <w:r w:rsidR="00F52BE1">
        <w:rPr>
          <w:rFonts w:cstheme="minorHAnsi"/>
          <w:noProof/>
        </w:rPr>
        <w:t>(15)</w:t>
      </w:r>
      <w:r w:rsidR="00360E95">
        <w:rPr>
          <w:rFonts w:cstheme="minorHAnsi"/>
        </w:rPr>
        <w:fldChar w:fldCharType="end"/>
      </w:r>
      <w:r w:rsidR="00FE685F">
        <w:rPr>
          <w:rFonts w:cstheme="minorHAnsi"/>
        </w:rPr>
        <w:t>.</w:t>
      </w:r>
      <w:r w:rsidR="00892001">
        <w:rPr>
          <w:rFonts w:cstheme="minorHAnsi"/>
        </w:rPr>
        <w:t xml:space="preserve"> </w:t>
      </w:r>
    </w:p>
    <w:p w14:paraId="7D6316DF" w14:textId="6A868FCC" w:rsidR="008768E3" w:rsidRPr="001F695F" w:rsidRDefault="008768E3" w:rsidP="00A50C8D">
      <w:pPr>
        <w:spacing w:line="276" w:lineRule="auto"/>
        <w:rPr>
          <w:rFonts w:cstheme="minorHAnsi"/>
        </w:rPr>
      </w:pPr>
    </w:p>
    <w:p w14:paraId="56AAE939" w14:textId="77777777" w:rsidR="0010195C" w:rsidRPr="001F695F" w:rsidRDefault="0010195C" w:rsidP="00A50C8D">
      <w:pPr>
        <w:pStyle w:val="Heading3"/>
        <w:spacing w:line="276" w:lineRule="auto"/>
        <w:rPr>
          <w:rFonts w:asciiTheme="minorHAnsi" w:hAnsiTheme="minorHAnsi" w:cstheme="minorHAnsi"/>
          <w:sz w:val="22"/>
          <w:szCs w:val="22"/>
        </w:rPr>
      </w:pPr>
      <w:r w:rsidRPr="001F695F">
        <w:rPr>
          <w:rFonts w:asciiTheme="minorHAnsi" w:hAnsiTheme="minorHAnsi" w:cstheme="minorHAnsi"/>
          <w:sz w:val="22"/>
          <w:szCs w:val="22"/>
        </w:rPr>
        <w:t>Statistical</w:t>
      </w:r>
      <w:r w:rsidR="00155874" w:rsidRPr="001F695F">
        <w:rPr>
          <w:rFonts w:asciiTheme="minorHAnsi" w:hAnsiTheme="minorHAnsi" w:cstheme="minorHAnsi"/>
          <w:sz w:val="22"/>
          <w:szCs w:val="22"/>
        </w:rPr>
        <w:t xml:space="preserve"> Methods and</w:t>
      </w:r>
      <w:r w:rsidRPr="001F695F">
        <w:rPr>
          <w:rFonts w:asciiTheme="minorHAnsi" w:hAnsiTheme="minorHAnsi" w:cstheme="minorHAnsi"/>
          <w:sz w:val="22"/>
          <w:szCs w:val="22"/>
        </w:rPr>
        <w:t xml:space="preserve"> Analysis</w:t>
      </w:r>
    </w:p>
    <w:p w14:paraId="716E3CFB" w14:textId="240D1E03" w:rsidR="00A50C8D" w:rsidRDefault="00A50C8D" w:rsidP="00A50C8D">
      <w:pPr>
        <w:spacing w:line="276" w:lineRule="auto"/>
        <w:rPr>
          <w:rFonts w:cstheme="minorHAnsi"/>
        </w:rPr>
      </w:pPr>
      <w:r>
        <w:rPr>
          <w:rFonts w:cstheme="minorHAnsi"/>
        </w:rPr>
        <w:t xml:space="preserve">Descriptive analysis </w:t>
      </w:r>
      <w:r w:rsidR="0092390B">
        <w:rPr>
          <w:rFonts w:cstheme="minorHAnsi"/>
        </w:rPr>
        <w:t>will be</w:t>
      </w:r>
      <w:r w:rsidR="00AF6781">
        <w:rPr>
          <w:rFonts w:cstheme="minorHAnsi"/>
        </w:rPr>
        <w:t xml:space="preserve"> used </w:t>
      </w:r>
      <w:r>
        <w:rPr>
          <w:rFonts w:cstheme="minorHAnsi"/>
        </w:rPr>
        <w:t>to describe clinical characteristics and demographics and summarised with counts and per cent, or median and first quartile (q1) and third quartile (q3).</w:t>
      </w:r>
    </w:p>
    <w:p w14:paraId="2D266498" w14:textId="790D31CE" w:rsidR="00A50C8D" w:rsidRDefault="00A50C8D" w:rsidP="00A50C8D">
      <w:pPr>
        <w:spacing w:line="276" w:lineRule="auto"/>
        <w:rPr>
          <w:rFonts w:cstheme="minorHAnsi"/>
        </w:rPr>
      </w:pPr>
      <w:r>
        <w:rPr>
          <w:rFonts w:cstheme="minorHAnsi"/>
        </w:rPr>
        <w:t>R</w:t>
      </w:r>
      <w:r w:rsidRPr="001F695F">
        <w:rPr>
          <w:rFonts w:cstheme="minorHAnsi"/>
        </w:rPr>
        <w:t xml:space="preserve">elative </w:t>
      </w:r>
      <w:r>
        <w:rPr>
          <w:rFonts w:cstheme="minorHAnsi"/>
        </w:rPr>
        <w:t>survival,</w:t>
      </w:r>
      <w:r w:rsidRPr="001F695F">
        <w:rPr>
          <w:rFonts w:cstheme="minorHAnsi"/>
        </w:rPr>
        <w:t xml:space="preserve"> comparing the all-cause mortality in the lung cancer cohort to the all-cause mortality in the general population</w:t>
      </w:r>
      <w:r>
        <w:rPr>
          <w:rFonts w:cstheme="minorHAnsi"/>
        </w:rPr>
        <w:t xml:space="preserve"> </w:t>
      </w:r>
      <w:r>
        <w:rPr>
          <w:rFonts w:cstheme="minorHAnsi"/>
        </w:rPr>
        <w:fldChar w:fldCharType="begin">
          <w:fldData xml:space="preserve">PEVuZE5vdGU+PENpdGU+PEF1dGhvcj5EaWNrbWFuPC9BdXRob3I+PFllYXI+MjAwNjwvWWVhcj48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</w:fldData>
        </w:fldChar>
      </w:r>
      <w:r w:rsidR="00F52BE1">
        <w:rPr>
          <w:rFonts w:cstheme="minorHAnsi"/>
        </w:rPr>
        <w:instrText xml:space="preserve"> ADDIN EN.CITE </w:instrText>
      </w:r>
      <w:r w:rsidR="00F52BE1">
        <w:rPr>
          <w:rFonts w:cstheme="minorHAnsi"/>
        </w:rPr>
        <w:fldChar w:fldCharType="begin">
          <w:fldData xml:space="preserve">PEVuZE5vdGU+PENpdGU+PEF1dGhvcj5EaWNrbWFuPC9BdXRob3I+PFllYXI+MjAwNjwvWWVhcj48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</w:fldData>
        </w:fldChar>
      </w:r>
      <w:r w:rsidR="00F52BE1">
        <w:rPr>
          <w:rFonts w:cstheme="minorHAnsi"/>
        </w:rPr>
        <w:instrText xml:space="preserve"> ADDIN EN.CITE.DATA </w:instrText>
      </w:r>
      <w:r w:rsidR="00F52BE1">
        <w:rPr>
          <w:rFonts w:cstheme="minorHAnsi"/>
        </w:rPr>
      </w:r>
      <w:r w:rsidR="00F52BE1">
        <w:rPr>
          <w:rFonts w:cstheme="minorHAnsi"/>
        </w:rPr>
        <w:fldChar w:fldCharType="end"/>
      </w:r>
      <w:r>
        <w:rPr>
          <w:rFonts w:cstheme="minorHAnsi"/>
        </w:rPr>
        <w:fldChar w:fldCharType="separate"/>
      </w:r>
      <w:r w:rsidR="00F52BE1">
        <w:rPr>
          <w:rFonts w:cstheme="minorHAnsi"/>
          <w:noProof/>
        </w:rPr>
        <w:t>(16, 17)</w:t>
      </w:r>
      <w:r>
        <w:rPr>
          <w:rFonts w:cstheme="minorHAnsi"/>
        </w:rPr>
        <w:fldChar w:fldCharType="end"/>
      </w:r>
      <w:r>
        <w:rPr>
          <w:rFonts w:cstheme="minorHAnsi"/>
        </w:rPr>
        <w:t xml:space="preserve">, and 95% confidence intervals (CI) </w:t>
      </w:r>
      <w:r w:rsidR="0092390B">
        <w:rPr>
          <w:rFonts w:cstheme="minorHAnsi"/>
        </w:rPr>
        <w:t>will be</w:t>
      </w:r>
      <w:r>
        <w:rPr>
          <w:rFonts w:cstheme="minorHAnsi"/>
        </w:rPr>
        <w:t xml:space="preserve"> estimated over calendar period overall and by subgroups (</w:t>
      </w:r>
      <w:r w:rsidR="0092390B">
        <w:rPr>
          <w:rFonts w:cstheme="minorHAnsi"/>
        </w:rPr>
        <w:t>sex,</w:t>
      </w:r>
      <w:r>
        <w:rPr>
          <w:rFonts w:cstheme="minorHAnsi"/>
        </w:rPr>
        <w:t xml:space="preserve"> stage, and histopatholog</w:t>
      </w:r>
      <w:r w:rsidR="00CC68AC">
        <w:rPr>
          <w:rFonts w:cstheme="minorHAnsi"/>
        </w:rPr>
        <w:t>y</w:t>
      </w:r>
      <w:r>
        <w:rPr>
          <w:rFonts w:cstheme="minorHAnsi"/>
        </w:rPr>
        <w:t>) at 1-</w:t>
      </w:r>
      <w:r w:rsidR="00A06677">
        <w:rPr>
          <w:rFonts w:cstheme="minorHAnsi"/>
        </w:rPr>
        <w:t>, 2-</w:t>
      </w:r>
      <w:r>
        <w:rPr>
          <w:rFonts w:cstheme="minorHAnsi"/>
        </w:rPr>
        <w:t xml:space="preserve"> and 5-years post-diagnosis</w:t>
      </w:r>
      <w:r w:rsidRPr="001F695F">
        <w:rPr>
          <w:rFonts w:cstheme="minorHAnsi"/>
        </w:rPr>
        <w:t>. Survival</w:t>
      </w:r>
      <w:r>
        <w:rPr>
          <w:rFonts w:cstheme="minorHAnsi"/>
        </w:rPr>
        <w:t xml:space="preserve"> for patients with lung cancer </w:t>
      </w:r>
      <w:r w:rsidR="0092390B">
        <w:rPr>
          <w:rFonts w:cstheme="minorHAnsi"/>
        </w:rPr>
        <w:t>will be</w:t>
      </w:r>
      <w:r w:rsidRPr="001F695F">
        <w:rPr>
          <w:rFonts w:cstheme="minorHAnsi"/>
        </w:rPr>
        <w:t xml:space="preserve"> counted from </w:t>
      </w:r>
      <w:r>
        <w:rPr>
          <w:rFonts w:cstheme="minorHAnsi"/>
        </w:rPr>
        <w:t xml:space="preserve">the </w:t>
      </w:r>
      <w:r w:rsidRPr="001F695F">
        <w:rPr>
          <w:rFonts w:cstheme="minorHAnsi"/>
        </w:rPr>
        <w:t>date of</w:t>
      </w:r>
      <w:r>
        <w:rPr>
          <w:rFonts w:cstheme="minorHAnsi"/>
        </w:rPr>
        <w:t xml:space="preserve"> the</w:t>
      </w:r>
      <w:r w:rsidRPr="001F695F">
        <w:rPr>
          <w:rFonts w:cstheme="minorHAnsi"/>
        </w:rPr>
        <w:t xml:space="preserve"> lung cancer diagnosis until the date of death, emigration, or </w:t>
      </w:r>
      <w:r w:rsidR="00F64F68">
        <w:rPr>
          <w:rFonts w:cstheme="minorHAnsi"/>
        </w:rPr>
        <w:t>administrative censoring</w:t>
      </w:r>
      <w:r w:rsidR="00636B20">
        <w:rPr>
          <w:rFonts w:cstheme="minorHAnsi"/>
        </w:rPr>
        <w:t xml:space="preserve"> (31 December 201</w:t>
      </w:r>
      <w:r w:rsidR="00BB74E0">
        <w:rPr>
          <w:rFonts w:cstheme="minorHAnsi"/>
        </w:rPr>
        <w:t>6</w:t>
      </w:r>
      <w:r w:rsidR="0092390B">
        <w:rPr>
          <w:rFonts w:cstheme="minorHAnsi"/>
        </w:rPr>
        <w:t>), whichever occurs</w:t>
      </w:r>
      <w:r>
        <w:rPr>
          <w:rFonts w:cstheme="minorHAnsi"/>
        </w:rPr>
        <w:t xml:space="preserve"> first. T</w:t>
      </w:r>
      <w:r w:rsidR="000B6F3F">
        <w:rPr>
          <w:rFonts w:cstheme="minorHAnsi"/>
        </w:rPr>
        <w:t>he expected survival will be</w:t>
      </w:r>
      <w:r w:rsidR="0049777D">
        <w:rPr>
          <w:rFonts w:cstheme="minorHAnsi"/>
        </w:rPr>
        <w:t xml:space="preserve"> </w:t>
      </w:r>
      <w:r w:rsidRPr="001F695F">
        <w:rPr>
          <w:rFonts w:cstheme="minorHAnsi"/>
        </w:rPr>
        <w:t>derived from the general population</w:t>
      </w:r>
      <w:r>
        <w:rPr>
          <w:rFonts w:cstheme="minorHAnsi"/>
        </w:rPr>
        <w:t xml:space="preserve"> using the life table approach</w:t>
      </w:r>
      <w:r w:rsidR="00D8304A">
        <w:rPr>
          <w:rFonts w:cstheme="minorHAnsi"/>
        </w:rPr>
        <w:t xml:space="preserve"> and calculated according to the </w:t>
      </w:r>
      <w:proofErr w:type="spellStart"/>
      <w:r w:rsidR="00D8304A" w:rsidRPr="00385753">
        <w:rPr>
          <w:rFonts w:cstheme="minorHAnsi"/>
          <w:i/>
        </w:rPr>
        <w:t>Ederer</w:t>
      </w:r>
      <w:proofErr w:type="spellEnd"/>
      <w:r w:rsidR="00D8304A" w:rsidRPr="00385753">
        <w:rPr>
          <w:rFonts w:cstheme="minorHAnsi"/>
          <w:i/>
        </w:rPr>
        <w:t xml:space="preserve"> II</w:t>
      </w:r>
      <w:r w:rsidR="00D8304A">
        <w:rPr>
          <w:rFonts w:cstheme="minorHAnsi"/>
        </w:rPr>
        <w:t xml:space="preserve"> estimator</w:t>
      </w:r>
      <w:r>
        <w:rPr>
          <w:rFonts w:cstheme="minorHAnsi"/>
        </w:rPr>
        <w:t xml:space="preserve"> </w:t>
      </w:r>
      <w:r>
        <w:rPr>
          <w:rFonts w:cstheme="minorHAnsi"/>
        </w:rPr>
        <w:fldChar w:fldCharType="begin">
          <w:fldData xml:space="preserve">PEVuZE5vdGU+PENpdGU+PEF1dGhvcj5EaWNrbWFuPC9BdXRob3I+PFllYXI+MjAxNTwvWWVhcj48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</w:fldData>
        </w:fldChar>
      </w:r>
      <w:r w:rsidR="00F52BE1">
        <w:rPr>
          <w:rFonts w:cstheme="minorHAnsi"/>
        </w:rPr>
        <w:instrText xml:space="preserve"> ADDIN EN.CITE </w:instrText>
      </w:r>
      <w:r w:rsidR="00F52BE1">
        <w:rPr>
          <w:rFonts w:cstheme="minorHAnsi"/>
        </w:rPr>
        <w:fldChar w:fldCharType="begin">
          <w:fldData xml:space="preserve">PEVuZE5vdGU+PENpdGU+PEF1dGhvcj5EaWNrbWFuPC9BdXRob3I+PFllYXI+MjAxNTwvWWVhcj48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</w:fldData>
        </w:fldChar>
      </w:r>
      <w:r w:rsidR="00F52BE1">
        <w:rPr>
          <w:rFonts w:cstheme="minorHAnsi"/>
        </w:rPr>
        <w:instrText xml:space="preserve"> ADDIN EN.CITE.DATA </w:instrText>
      </w:r>
      <w:r w:rsidR="00F52BE1">
        <w:rPr>
          <w:rFonts w:cstheme="minorHAnsi"/>
        </w:rPr>
      </w:r>
      <w:r w:rsidR="00F52BE1">
        <w:rPr>
          <w:rFonts w:cstheme="minorHAnsi"/>
        </w:rPr>
        <w:fldChar w:fldCharType="end"/>
      </w:r>
      <w:r>
        <w:rPr>
          <w:rFonts w:cstheme="minorHAnsi"/>
        </w:rPr>
        <w:fldChar w:fldCharType="separate"/>
      </w:r>
      <w:r w:rsidR="00F52BE1">
        <w:rPr>
          <w:rFonts w:cstheme="minorHAnsi"/>
          <w:noProof/>
        </w:rPr>
        <w:t>(18, 19)</w:t>
      </w:r>
      <w:r>
        <w:rPr>
          <w:rFonts w:cstheme="minorHAnsi"/>
        </w:rPr>
        <w:fldChar w:fldCharType="end"/>
      </w:r>
      <w:r>
        <w:rPr>
          <w:rFonts w:cstheme="minorHAnsi"/>
        </w:rPr>
        <w:t>.</w:t>
      </w:r>
      <w:r w:rsidR="00122E24">
        <w:rPr>
          <w:rFonts w:cstheme="minorHAnsi"/>
        </w:rPr>
        <w:t xml:space="preserve"> </w:t>
      </w:r>
      <w:r>
        <w:rPr>
          <w:rFonts w:cstheme="minorHAnsi"/>
        </w:rPr>
        <w:t xml:space="preserve">The life tables </w:t>
      </w:r>
      <w:r w:rsidR="0049777D">
        <w:rPr>
          <w:rFonts w:cstheme="minorHAnsi"/>
        </w:rPr>
        <w:t>will be</w:t>
      </w:r>
      <w:r>
        <w:rPr>
          <w:rFonts w:cstheme="minorHAnsi"/>
        </w:rPr>
        <w:t xml:space="preserve"> stratified by </w:t>
      </w:r>
      <w:r w:rsidR="00676948">
        <w:rPr>
          <w:rFonts w:cstheme="minorHAnsi"/>
        </w:rPr>
        <w:t xml:space="preserve">the </w:t>
      </w:r>
      <w:r>
        <w:rPr>
          <w:rFonts w:cstheme="minorHAnsi"/>
        </w:rPr>
        <w:t xml:space="preserve">calendar year, age, and sex. The study population </w:t>
      </w:r>
      <w:r w:rsidR="0049777D">
        <w:rPr>
          <w:rFonts w:cstheme="minorHAnsi"/>
        </w:rPr>
        <w:t xml:space="preserve">will </w:t>
      </w:r>
      <w:r>
        <w:rPr>
          <w:rFonts w:cstheme="minorHAnsi"/>
        </w:rPr>
        <w:t>include patients diagnos</w:t>
      </w:r>
      <w:r w:rsidR="009C7C40">
        <w:rPr>
          <w:rFonts w:cstheme="minorHAnsi"/>
        </w:rPr>
        <w:t>ed with lung cancer between 1995</w:t>
      </w:r>
      <w:r w:rsidR="00670C6B">
        <w:rPr>
          <w:rFonts w:cstheme="minorHAnsi"/>
        </w:rPr>
        <w:t xml:space="preserve"> and 201</w:t>
      </w:r>
      <w:r w:rsidR="00BB74E0">
        <w:rPr>
          <w:rFonts w:cstheme="minorHAnsi"/>
        </w:rPr>
        <w:t>6</w:t>
      </w:r>
      <w:r>
        <w:rPr>
          <w:rFonts w:cstheme="minorHAnsi"/>
        </w:rPr>
        <w:t xml:space="preserve">, with follow-up until </w:t>
      </w:r>
      <w:r w:rsidR="00710458">
        <w:rPr>
          <w:rFonts w:cstheme="minorHAnsi"/>
        </w:rPr>
        <w:t>31 December</w:t>
      </w:r>
      <w:r w:rsidR="00670C6B">
        <w:rPr>
          <w:rFonts w:cstheme="minorHAnsi"/>
        </w:rPr>
        <w:t xml:space="preserve"> 201</w:t>
      </w:r>
      <w:r w:rsidR="00BB74E0">
        <w:rPr>
          <w:rFonts w:cstheme="minorHAnsi"/>
        </w:rPr>
        <w:t>6</w:t>
      </w:r>
      <w:r>
        <w:rPr>
          <w:rFonts w:cstheme="minorHAnsi"/>
        </w:rPr>
        <w:t xml:space="preserve">. To estimate the </w:t>
      </w:r>
      <w:r w:rsidR="00D42622">
        <w:rPr>
          <w:rFonts w:cstheme="minorHAnsi"/>
        </w:rPr>
        <w:t xml:space="preserve">2- and </w:t>
      </w:r>
      <w:r>
        <w:rPr>
          <w:rFonts w:cstheme="minorHAnsi"/>
        </w:rPr>
        <w:t>5-year survival using the cohort approach, all patients must have a potential follow-up of at least</w:t>
      </w:r>
      <w:r w:rsidR="00D42622">
        <w:rPr>
          <w:rFonts w:cstheme="minorHAnsi"/>
        </w:rPr>
        <w:t xml:space="preserve"> two and</w:t>
      </w:r>
      <w:r>
        <w:rPr>
          <w:rFonts w:cstheme="minorHAnsi"/>
        </w:rPr>
        <w:t xml:space="preserve"> five years</w:t>
      </w:r>
      <w:r w:rsidR="00D42622">
        <w:rPr>
          <w:rFonts w:cstheme="minorHAnsi"/>
        </w:rPr>
        <w:t xml:space="preserve">, </w:t>
      </w:r>
      <w:proofErr w:type="spellStart"/>
      <w:r w:rsidR="00D42622">
        <w:rPr>
          <w:rFonts w:cstheme="minorHAnsi"/>
        </w:rPr>
        <w:t>respectivelly</w:t>
      </w:r>
      <w:proofErr w:type="spellEnd"/>
      <w:r>
        <w:rPr>
          <w:rFonts w:cstheme="minorHAnsi"/>
        </w:rPr>
        <w:t xml:space="preserve"> </w:t>
      </w:r>
      <w:r>
        <w:rPr>
          <w:rFonts w:cstheme="minorHAnsi"/>
        </w:rPr>
        <w:fldChar w:fldCharType="begin"/>
      </w:r>
      <w:r w:rsidR="00F52BE1">
        <w:rPr>
          <w:rFonts w:cstheme="minorHAnsi"/>
        </w:rPr>
        <w:instrText xml:space="preserve"> ADDIN EN.CITE &lt;EndNote&gt;&lt;Cite&gt;&lt;Author&gt;Dickman&lt;/Author&gt;&lt;Year&gt;2015&lt;/Year&gt;&lt;RecNum&gt;1280&lt;/RecNum&gt;&lt;DisplayText&gt;(18)&lt;/DisplayText&gt;&lt;record&gt;&lt;rec-number&gt;1280&lt;/rec-number&gt;&lt;foreign-keys&gt;&lt;key app="EN" db-id="5v5tt5a2csdtrmexrxixv9d0ffetspvxdas0" timestamp="1562679586"&gt;1280&lt;/key&gt;&lt;/foreign-keys&gt;&lt;ref-type name="Journal Article"&gt;17&lt;/ref-type&gt;&lt;contributors&gt;&lt;authors&gt;&lt;author&gt;Dickman, Paul W.&lt;/author&gt;&lt;author&gt;Coviello, Enzo&lt;/author&gt;&lt;/authors&gt;&lt;/contributors&gt;&lt;titles&gt;&lt;title&gt;Estimating and Modeling Relative Survival&lt;/title&gt;&lt;secondary-title&gt;The Stata Journal&lt;/secondary-title&gt;&lt;/titles&gt;&lt;periodical&gt;&lt;full-title&gt;The Stata Journal&lt;/full-title&gt;&lt;/periodical&gt;&lt;pages&gt;186-215&lt;/pages&gt;&lt;volume&gt;15&lt;/volume&gt;&lt;number&gt;1&lt;/number&gt;&lt;dates&gt;&lt;year&gt;2015&lt;/year&gt;&lt;pub-dates&gt;&lt;date&gt;2015/04/01&lt;/date&gt;&lt;/pub-dates&gt;&lt;/dates&gt;&lt;publisher&gt;SAGE Publications&lt;/publisher&gt;&lt;isbn&gt;1536-867X&lt;/isbn&gt;&lt;urls&gt;&lt;related-urls&gt;&lt;url&gt;https://doi.org/10.1177/1536867X1501500112&lt;/url&gt;&lt;/related-urls&gt;&lt;/urls&gt;&lt;electronic-resource-num&gt;10.1177/1536867X1501500112&lt;/electronic-resource-num&gt;&lt;access-date&gt;2019/07/09&lt;/access-date&gt;&lt;/record&gt;&lt;/Cite&gt;&lt;/EndNote&gt;</w:instrText>
      </w:r>
      <w:r>
        <w:rPr>
          <w:rFonts w:cstheme="minorHAnsi"/>
        </w:rPr>
        <w:fldChar w:fldCharType="separate"/>
      </w:r>
      <w:r w:rsidR="00F52BE1">
        <w:rPr>
          <w:rFonts w:cstheme="minorHAnsi"/>
          <w:noProof/>
        </w:rPr>
        <w:t>(18)</w:t>
      </w:r>
      <w:r>
        <w:rPr>
          <w:rFonts w:cstheme="minorHAnsi"/>
        </w:rPr>
        <w:fldChar w:fldCharType="end"/>
      </w:r>
      <w:r>
        <w:rPr>
          <w:rFonts w:cstheme="minorHAnsi"/>
        </w:rPr>
        <w:t xml:space="preserve">. Hence, the cohort approach </w:t>
      </w:r>
      <w:r w:rsidR="0049777D">
        <w:rPr>
          <w:rFonts w:cstheme="minorHAnsi"/>
        </w:rPr>
        <w:t>will be</w:t>
      </w:r>
      <w:r>
        <w:rPr>
          <w:rFonts w:cstheme="minorHAnsi"/>
        </w:rPr>
        <w:t xml:space="preserve"> used to estimate the 1-year relative</w:t>
      </w:r>
      <w:r w:rsidR="00EF5D0F">
        <w:rPr>
          <w:rFonts w:cstheme="minorHAnsi"/>
        </w:rPr>
        <w:t xml:space="preserve"> survival for all patients, </w:t>
      </w:r>
      <w:r w:rsidR="00EE1334">
        <w:rPr>
          <w:rFonts w:cstheme="minorHAnsi"/>
        </w:rPr>
        <w:t xml:space="preserve">for estimating the 2-year relative </w:t>
      </w:r>
      <w:proofErr w:type="spellStart"/>
      <w:r w:rsidR="00EE1334">
        <w:rPr>
          <w:rFonts w:cstheme="minorHAnsi"/>
        </w:rPr>
        <w:t>surviva</w:t>
      </w:r>
      <w:proofErr w:type="spellEnd"/>
      <w:r w:rsidR="0075691A">
        <w:rPr>
          <w:rFonts w:cstheme="minorHAnsi"/>
        </w:rPr>
        <w:t xml:space="preserve"> for patients diagnosed</w:t>
      </w:r>
      <w:r w:rsidR="00EE1334">
        <w:rPr>
          <w:rFonts w:cstheme="minorHAnsi"/>
        </w:rPr>
        <w:t xml:space="preserve"> ≤201</w:t>
      </w:r>
      <w:r w:rsidR="00BB74E0">
        <w:rPr>
          <w:rFonts w:cstheme="minorHAnsi"/>
        </w:rPr>
        <w:t>4</w:t>
      </w:r>
      <w:r w:rsidR="00EE1334">
        <w:rPr>
          <w:rFonts w:cstheme="minorHAnsi"/>
        </w:rPr>
        <w:t xml:space="preserve">, </w:t>
      </w:r>
      <w:r w:rsidR="00EF5D0F">
        <w:rPr>
          <w:rFonts w:cstheme="minorHAnsi"/>
        </w:rPr>
        <w:t>and for estimating</w:t>
      </w:r>
      <w:r>
        <w:rPr>
          <w:rFonts w:cstheme="minorHAnsi"/>
        </w:rPr>
        <w:t xml:space="preserve"> 5-year relative survi</w:t>
      </w:r>
      <w:r w:rsidR="00A53C75">
        <w:rPr>
          <w:rFonts w:cstheme="minorHAnsi"/>
        </w:rPr>
        <w:t>val for patients diagnosed ≤201</w:t>
      </w:r>
      <w:r w:rsidR="00BB74E0">
        <w:rPr>
          <w:rFonts w:cstheme="minorHAnsi"/>
        </w:rPr>
        <w:t>1</w:t>
      </w:r>
      <w:r w:rsidR="00EF5D0F">
        <w:rPr>
          <w:rFonts w:cstheme="minorHAnsi"/>
        </w:rPr>
        <w:t>. In the most</w:t>
      </w:r>
      <w:r>
        <w:rPr>
          <w:rFonts w:cstheme="minorHAnsi"/>
        </w:rPr>
        <w:t xml:space="preserve"> recent years</w:t>
      </w:r>
      <w:r w:rsidR="00676948">
        <w:rPr>
          <w:rFonts w:cstheme="minorHAnsi"/>
        </w:rPr>
        <w:t>,</w:t>
      </w:r>
      <w:r>
        <w:rPr>
          <w:rFonts w:cstheme="minorHAnsi"/>
        </w:rPr>
        <w:t xml:space="preserve"> it </w:t>
      </w:r>
      <w:r w:rsidR="0049777D">
        <w:rPr>
          <w:rFonts w:cstheme="minorHAnsi"/>
        </w:rPr>
        <w:t>will</w:t>
      </w:r>
      <w:r>
        <w:rPr>
          <w:rFonts w:cstheme="minorHAnsi"/>
        </w:rPr>
        <w:t xml:space="preserve"> not</w:t>
      </w:r>
      <w:r w:rsidR="0049777D">
        <w:rPr>
          <w:rFonts w:cstheme="minorHAnsi"/>
        </w:rPr>
        <w:t xml:space="preserve"> be</w:t>
      </w:r>
      <w:r>
        <w:rPr>
          <w:rFonts w:cstheme="minorHAnsi"/>
        </w:rPr>
        <w:t xml:space="preserve"> possible to estimate</w:t>
      </w:r>
      <w:r w:rsidR="00EF5D0F">
        <w:rPr>
          <w:rFonts w:cstheme="minorHAnsi"/>
        </w:rPr>
        <w:t xml:space="preserve"> </w:t>
      </w:r>
      <w:r w:rsidR="00EE1334">
        <w:rPr>
          <w:rFonts w:cstheme="minorHAnsi"/>
        </w:rPr>
        <w:t>2-</w:t>
      </w:r>
      <w:r w:rsidR="00EF5D0F">
        <w:rPr>
          <w:rFonts w:cstheme="minorHAnsi"/>
        </w:rPr>
        <w:t xml:space="preserve"> and</w:t>
      </w:r>
      <w:r>
        <w:rPr>
          <w:rFonts w:cstheme="minorHAnsi"/>
        </w:rPr>
        <w:t xml:space="preserve"> 5-year relative survival using the cohort approach</w:t>
      </w:r>
      <w:r w:rsidR="00EF5D0F">
        <w:rPr>
          <w:rFonts w:cstheme="minorHAnsi"/>
        </w:rPr>
        <w:t>. I</w:t>
      </w:r>
      <w:r>
        <w:rPr>
          <w:rFonts w:cstheme="minorHAnsi"/>
        </w:rPr>
        <w:t>nstead</w:t>
      </w:r>
      <w:r w:rsidR="00676948">
        <w:rPr>
          <w:rFonts w:cstheme="minorHAnsi"/>
        </w:rPr>
        <w:t>,</w:t>
      </w:r>
      <w:r>
        <w:rPr>
          <w:rFonts w:cstheme="minorHAnsi"/>
        </w:rPr>
        <w:t xml:space="preserve"> the period approach </w:t>
      </w:r>
      <w:r w:rsidR="0049777D">
        <w:rPr>
          <w:rFonts w:cstheme="minorHAnsi"/>
        </w:rPr>
        <w:t>will be</w:t>
      </w:r>
      <w:r>
        <w:rPr>
          <w:rFonts w:cstheme="minorHAnsi"/>
        </w:rPr>
        <w:t xml:space="preserve"> used to estimate</w:t>
      </w:r>
      <w:r w:rsidR="00575837">
        <w:rPr>
          <w:rFonts w:cstheme="minorHAnsi"/>
        </w:rPr>
        <w:t xml:space="preserve"> the 2-year survival for patients </w:t>
      </w:r>
      <w:proofErr w:type="spellStart"/>
      <w:r w:rsidR="00575837">
        <w:rPr>
          <w:rFonts w:cstheme="minorHAnsi"/>
        </w:rPr>
        <w:t>diagnsosed</w:t>
      </w:r>
      <w:proofErr w:type="spellEnd"/>
      <w:r w:rsidR="00575837">
        <w:rPr>
          <w:rFonts w:cstheme="minorHAnsi"/>
        </w:rPr>
        <w:t xml:space="preserve"> </w:t>
      </w:r>
      <w:r w:rsidR="00BB74E0">
        <w:rPr>
          <w:rFonts w:cstheme="minorHAnsi"/>
        </w:rPr>
        <w:t>in 2015 and 2016</w:t>
      </w:r>
      <w:r w:rsidR="00575837">
        <w:rPr>
          <w:rFonts w:cstheme="minorHAnsi"/>
        </w:rPr>
        <w:t>, and</w:t>
      </w:r>
      <w:r w:rsidR="00390145">
        <w:rPr>
          <w:rFonts w:cstheme="minorHAnsi"/>
        </w:rPr>
        <w:t xml:space="preserve"> for estimating</w:t>
      </w:r>
      <w:r>
        <w:rPr>
          <w:rFonts w:cstheme="minorHAnsi"/>
        </w:rPr>
        <w:t xml:space="preserve"> the 5-year relative survival for</w:t>
      </w:r>
      <w:r w:rsidR="00E17CD9">
        <w:rPr>
          <w:rFonts w:cstheme="minorHAnsi"/>
        </w:rPr>
        <w:t xml:space="preserve"> patients diagnosed between 201</w:t>
      </w:r>
      <w:r w:rsidR="00BB74E0">
        <w:rPr>
          <w:rFonts w:cstheme="minorHAnsi"/>
        </w:rPr>
        <w:t>2</w:t>
      </w:r>
      <w:r>
        <w:rPr>
          <w:rFonts w:cstheme="minorHAnsi"/>
        </w:rPr>
        <w:t xml:space="preserve"> and 20</w:t>
      </w:r>
      <w:r w:rsidR="00BB74E0">
        <w:rPr>
          <w:rFonts w:cstheme="minorHAnsi"/>
        </w:rPr>
        <w:t>16</w:t>
      </w:r>
      <w:r>
        <w:rPr>
          <w:rFonts w:cstheme="minorHAnsi"/>
        </w:rPr>
        <w:t xml:space="preserve">. In the period approach, all observations included in the analysis </w:t>
      </w:r>
      <w:r w:rsidR="00E258F1">
        <w:rPr>
          <w:rFonts w:cstheme="minorHAnsi"/>
        </w:rPr>
        <w:t>are</w:t>
      </w:r>
      <w:r>
        <w:rPr>
          <w:rFonts w:cstheme="minorHAnsi"/>
        </w:rPr>
        <w:t xml:space="preserve"> left-truncated at the beginning and right-truncated at the end</w:t>
      </w:r>
      <w:r w:rsidR="00FD11DD">
        <w:rPr>
          <w:rFonts w:cstheme="minorHAnsi"/>
        </w:rPr>
        <w:t>.</w:t>
      </w:r>
      <w:r>
        <w:rPr>
          <w:rFonts w:cstheme="minorHAnsi"/>
        </w:rPr>
        <w:t xml:space="preserve"> The relative survival estimates </w:t>
      </w:r>
      <w:r w:rsidR="00995378">
        <w:rPr>
          <w:rFonts w:cstheme="minorHAnsi"/>
        </w:rPr>
        <w:t>will be</w:t>
      </w:r>
      <w:r>
        <w:rPr>
          <w:rFonts w:cstheme="minorHAnsi"/>
        </w:rPr>
        <w:t xml:space="preserve"> age-standardised </w:t>
      </w:r>
      <w:r w:rsidR="008F02A6">
        <w:rPr>
          <w:rFonts w:cstheme="minorHAnsi"/>
        </w:rPr>
        <w:t>accordi</w:t>
      </w:r>
      <w:r w:rsidR="007260A7">
        <w:rPr>
          <w:rFonts w:cstheme="minorHAnsi"/>
        </w:rPr>
        <w:t>ng to the International Cancer S</w:t>
      </w:r>
      <w:r w:rsidR="008F02A6">
        <w:rPr>
          <w:rFonts w:cstheme="minorHAnsi"/>
        </w:rPr>
        <w:t xml:space="preserve">urvival </w:t>
      </w:r>
      <w:r w:rsidR="007260A7">
        <w:rPr>
          <w:rFonts w:cstheme="minorHAnsi"/>
        </w:rPr>
        <w:t>S</w:t>
      </w:r>
      <w:r>
        <w:rPr>
          <w:rFonts w:cstheme="minorHAnsi"/>
        </w:rPr>
        <w:t xml:space="preserve">tandards number one </w:t>
      </w:r>
      <w:r>
        <w:rPr>
          <w:rFonts w:cstheme="minorHAnsi"/>
        </w:rPr>
        <w:fldChar w:fldCharType="begin"/>
      </w:r>
      <w:r w:rsidR="00F52BE1">
        <w:rPr>
          <w:rFonts w:cstheme="minorHAnsi"/>
        </w:rPr>
        <w:instrText xml:space="preserve"> ADDIN EN.CITE &lt;EndNote&gt;&lt;Cite&gt;&lt;Author&gt;Association of the Nordic Cancer Registers (NORDCAN)&lt;/Author&gt;&lt;Year&gt;2011&lt;/Year&gt;&lt;RecNum&gt;1296&lt;/RecNum&gt;&lt;DisplayText&gt;(18, 20)&lt;/DisplayText&gt;&lt;record&gt;&lt;rec-number&gt;1296&lt;/rec-number&gt;&lt;foreign-keys&gt;&lt;key app="EN" db-id="5v5tt5a2csdtrmexrxixv9d0ffetspvxdas0" timestamp="1563272425"&gt;1296&lt;/key&gt;&lt;/foreign-keys&gt;&lt;ref-type name="Web Page"&gt;12&lt;/ref-type&gt;&lt;contributors&gt;&lt;authors&gt;&lt;author&gt;Association of the Nordic Cancer Registers (NORDCAN),&lt;/author&gt;&lt;/authors&gt;&lt;/contributors&gt;&lt;titles&gt;&lt;title&gt;Glossary of statistical terms&lt;/title&gt;&lt;/titles&gt;&lt;volume&gt;2019&lt;/volume&gt;&lt;number&gt;20190716&lt;/number&gt;&lt;dates&gt;&lt;year&gt;2011&lt;/year&gt;&lt;/dates&gt;&lt;pub-location&gt;Lyon, France&lt;/pub-location&gt;&lt;publisher&gt;International Agency for Research on Cancer (IARC)&lt;/publisher&gt;&lt;urls&gt;&lt;related-urls&gt;&lt;url&gt;http://www-dep.iarc.fr/NORDCAN/english/glossary.htm&lt;/url&gt;&lt;/related-urls&gt;&lt;/urls&gt;&lt;/record&gt;&lt;/Cite&gt;&lt;Cite&gt;&lt;Author&gt;Dickman&lt;/Author&gt;&lt;Year&gt;2015&lt;/Year&gt;&lt;RecNum&gt;1280&lt;/RecNum&gt;&lt;record&gt;&lt;rec-number&gt;1280&lt;/rec-number&gt;&lt;foreign-keys&gt;&lt;key app="EN" db-id="5v5tt5a2csdtrmexrxixv9d0ffetspvxdas0" timestamp="1562679586"&gt;1280&lt;/key&gt;&lt;/foreign-keys&gt;&lt;ref-type name="Journal Article"&gt;17&lt;/ref-type&gt;&lt;contributors&gt;&lt;authors&gt;&lt;author&gt;Dickman, Paul W.&lt;/author&gt;&lt;author&gt;Coviello, Enzo&lt;/author&gt;&lt;/authors&gt;&lt;/contributors&gt;&lt;titles&gt;&lt;title&gt;Estimating and Modeling Relative Survival&lt;/title&gt;&lt;secondary-title&gt;The Stata Journal&lt;/secondary-title&gt;&lt;/titles&gt;&lt;periodical&gt;&lt;full-title&gt;The Stata Journal&lt;/full-title&gt;&lt;/periodical&gt;&lt;pages&gt;186-215&lt;/pages&gt;&lt;volume&gt;15&lt;/volume&gt;&lt;number&gt;1&lt;/number&gt;&lt;dates&gt;&lt;year&gt;2015&lt;/year&gt;&lt;pub-dates&gt;&lt;date&gt;2015/04/01&lt;/date&gt;&lt;/pub-dates&gt;&lt;/dates&gt;&lt;publisher&gt;SAGE Publications&lt;/publisher&gt;&lt;isbn&gt;1536-867X&lt;/isbn&gt;&lt;urls&gt;&lt;related-urls&gt;&lt;url&gt;https://doi.org/10.1177/1536867X1501500112&lt;/url&gt;&lt;/related-urls&gt;&lt;/urls&gt;&lt;electronic-resource-num&gt;10.1177/1536867X1501500112&lt;/electronic-resource-num&gt;&lt;access-date&gt;2019/07/09&lt;/access-date&gt;&lt;/record&gt;&lt;/Cite&gt;&lt;/EndNote&gt;</w:instrText>
      </w:r>
      <w:r>
        <w:rPr>
          <w:rFonts w:cstheme="minorHAnsi"/>
        </w:rPr>
        <w:fldChar w:fldCharType="separate"/>
      </w:r>
      <w:r w:rsidR="00F52BE1">
        <w:rPr>
          <w:rFonts w:cstheme="minorHAnsi"/>
          <w:noProof/>
        </w:rPr>
        <w:t>(18, 20)</w:t>
      </w:r>
      <w:r>
        <w:rPr>
          <w:rFonts w:cstheme="minorHAnsi"/>
        </w:rPr>
        <w:fldChar w:fldCharType="end"/>
      </w:r>
      <w:r>
        <w:rPr>
          <w:rFonts w:cstheme="minorHAnsi"/>
        </w:rPr>
        <w:t xml:space="preserve">. Excess mortality </w:t>
      </w:r>
      <w:r w:rsidR="00995378">
        <w:rPr>
          <w:rFonts w:cstheme="minorHAnsi"/>
        </w:rPr>
        <w:t>will be</w:t>
      </w:r>
      <w:r>
        <w:rPr>
          <w:rFonts w:cstheme="minorHAnsi"/>
        </w:rPr>
        <w:t xml:space="preserve"> </w:t>
      </w:r>
      <w:r w:rsidR="005A52D0">
        <w:rPr>
          <w:rFonts w:cstheme="minorHAnsi"/>
        </w:rPr>
        <w:t>modelled</w:t>
      </w:r>
      <w:r>
        <w:rPr>
          <w:rFonts w:cstheme="minorHAnsi"/>
        </w:rPr>
        <w:t xml:space="preserve"> using Poisson regression models adjusted for age and sex, with</w:t>
      </w:r>
      <w:r w:rsidR="00314526">
        <w:rPr>
          <w:rFonts w:cstheme="minorHAnsi"/>
        </w:rPr>
        <w:t xml:space="preserve"> the first </w:t>
      </w:r>
      <w:r w:rsidR="00C066E0">
        <w:rPr>
          <w:rFonts w:cstheme="minorHAnsi"/>
        </w:rPr>
        <w:t xml:space="preserve">year of </w:t>
      </w:r>
      <w:r w:rsidR="00C066E0">
        <w:rPr>
          <w:rFonts w:cstheme="minorHAnsi"/>
        </w:rPr>
        <w:lastRenderedPageBreak/>
        <w:t>diagnosis (1995</w:t>
      </w:r>
      <w:r w:rsidR="00972227">
        <w:rPr>
          <w:rFonts w:cstheme="minorHAnsi"/>
        </w:rPr>
        <w:t>-2000</w:t>
      </w:r>
      <w:r w:rsidR="00C066E0">
        <w:rPr>
          <w:rFonts w:cstheme="minorHAnsi"/>
        </w:rPr>
        <w:t>)</w:t>
      </w:r>
      <w:r>
        <w:rPr>
          <w:rFonts w:cstheme="minorHAnsi"/>
        </w:rPr>
        <w:t xml:space="preserve"> as the reference period </w:t>
      </w:r>
      <w:r>
        <w:rPr>
          <w:rFonts w:cstheme="minorHAnsi"/>
        </w:rPr>
        <w:fldChar w:fldCharType="begin"/>
      </w:r>
      <w:r w:rsidR="00F52BE1">
        <w:rPr>
          <w:rFonts w:cstheme="minorHAnsi"/>
        </w:rPr>
        <w:instrText xml:space="preserve"> ADDIN EN.CITE &lt;EndNote&gt;&lt;Cite&gt;&lt;Author&gt;Dickman&lt;/Author&gt;&lt;Year&gt;2015&lt;/Year&gt;&lt;RecNum&gt;1280&lt;/RecNum&gt;&lt;DisplayText&gt;(18)&lt;/DisplayText&gt;&lt;record&gt;&lt;rec-number&gt;1280&lt;/rec-number&gt;&lt;foreign-keys&gt;&lt;key app="EN" db-id="5v5tt5a2csdtrmexrxixv9d0ffetspvxdas0" timestamp="1562679586"&gt;1280&lt;/key&gt;&lt;/foreign-keys&gt;&lt;ref-type name="Journal Article"&gt;17&lt;/ref-type&gt;&lt;contributors&gt;&lt;authors&gt;&lt;author&gt;Dickman, Paul W.&lt;/author&gt;&lt;author&gt;Coviello, Enzo&lt;/author&gt;&lt;/authors&gt;&lt;/contributors&gt;&lt;titles&gt;&lt;title&gt;Estimating and Modeling Relative Survival&lt;/title&gt;&lt;secondary-title&gt;The Stata Journal&lt;/secondary-title&gt;&lt;/titles&gt;&lt;periodical&gt;&lt;full-title&gt;The Stata Journal&lt;/full-title&gt;&lt;/periodical&gt;&lt;pages&gt;186-215&lt;/pages&gt;&lt;volume&gt;15&lt;/volume&gt;&lt;number&gt;1&lt;/number&gt;&lt;dates&gt;&lt;year&gt;2015&lt;/year&gt;&lt;pub-dates&gt;&lt;date&gt;2015/04/01&lt;/date&gt;&lt;/pub-dates&gt;&lt;/dates&gt;&lt;publisher&gt;SAGE Publications&lt;/publisher&gt;&lt;isbn&gt;1536-867X&lt;/isbn&gt;&lt;urls&gt;&lt;related-urls&gt;&lt;url&gt;https://doi.org/10.1177/1536867X1501500112&lt;/url&gt;&lt;/related-urls&gt;&lt;/urls&gt;&lt;electronic-resource-num&gt;10.1177/1536867X1501500112&lt;/electronic-resource-num&gt;&lt;access-date&gt;2019/07/09&lt;/access-date&gt;&lt;/record&gt;&lt;/Cite&gt;&lt;/EndNote&gt;</w:instrText>
      </w:r>
      <w:r>
        <w:rPr>
          <w:rFonts w:cstheme="minorHAnsi"/>
        </w:rPr>
        <w:fldChar w:fldCharType="separate"/>
      </w:r>
      <w:r w:rsidR="00F52BE1">
        <w:rPr>
          <w:rFonts w:cstheme="minorHAnsi"/>
          <w:noProof/>
        </w:rPr>
        <w:t>(18)</w:t>
      </w:r>
      <w:r>
        <w:rPr>
          <w:rFonts w:cstheme="minorHAnsi"/>
        </w:rPr>
        <w:fldChar w:fldCharType="end"/>
      </w:r>
      <w:r>
        <w:rPr>
          <w:rFonts w:cstheme="minorHAnsi"/>
        </w:rPr>
        <w:t>.</w:t>
      </w:r>
      <w:r w:rsidRPr="00D61742">
        <w:rPr>
          <w:rFonts w:cstheme="minorHAnsi"/>
        </w:rPr>
        <w:t xml:space="preserve"> </w:t>
      </w:r>
      <w:r>
        <w:rPr>
          <w:rFonts w:cstheme="minorHAnsi"/>
        </w:rPr>
        <w:t xml:space="preserve">The </w:t>
      </w:r>
      <w:proofErr w:type="spellStart"/>
      <w:r>
        <w:rPr>
          <w:rFonts w:cstheme="minorHAnsi"/>
          <w:i/>
        </w:rPr>
        <w:t>strs</w:t>
      </w:r>
      <w:proofErr w:type="spellEnd"/>
      <w:r>
        <w:rPr>
          <w:rFonts w:cstheme="minorHAnsi"/>
        </w:rPr>
        <w:t xml:space="preserve"> Stata command </w:t>
      </w:r>
      <w:r w:rsidR="00995378">
        <w:rPr>
          <w:rFonts w:cstheme="minorHAnsi"/>
        </w:rPr>
        <w:t>will be</w:t>
      </w:r>
      <w:r>
        <w:rPr>
          <w:rFonts w:cstheme="minorHAnsi"/>
        </w:rPr>
        <w:t xml:space="preserve"> used to estimate relative survival and to model excess mortality </w:t>
      </w:r>
      <w:r>
        <w:rPr>
          <w:rFonts w:cstheme="minorHAnsi"/>
        </w:rPr>
        <w:fldChar w:fldCharType="begin"/>
      </w:r>
      <w:r w:rsidR="00F52BE1">
        <w:rPr>
          <w:rFonts w:cstheme="minorHAnsi"/>
        </w:rPr>
        <w:instrText xml:space="preserve"> ADDIN EN.CITE &lt;EndNote&gt;&lt;Cite&gt;&lt;Author&gt;Dickman&lt;/Author&gt;&lt;Year&gt;2015&lt;/Year&gt;&lt;RecNum&gt;1280&lt;/RecNum&gt;&lt;DisplayText&gt;(18)&lt;/DisplayText&gt;&lt;record&gt;&lt;rec-number&gt;1280&lt;/rec-number&gt;&lt;foreign-keys&gt;&lt;key app="EN" db-id="5v5tt5a2csdtrmexrxixv9d0ffetspvxdas0" timestamp="1562679586"&gt;1280&lt;/key&gt;&lt;/foreign-keys&gt;&lt;ref-type name="Journal Article"&gt;17&lt;/ref-type&gt;&lt;contributors&gt;&lt;authors&gt;&lt;author&gt;Dickman, Paul W.&lt;/author&gt;&lt;author&gt;Coviello, Enzo&lt;/author&gt;&lt;/authors&gt;&lt;/contributors&gt;&lt;titles&gt;&lt;title&gt;Estimating and Modeling Relative Survival&lt;/title&gt;&lt;secondary-title&gt;The Stata Journal&lt;/secondary-title&gt;&lt;/titles&gt;&lt;periodical&gt;&lt;full-title&gt;The Stata Journal&lt;/full-title&gt;&lt;/periodical&gt;&lt;pages&gt;186-215&lt;/pages&gt;&lt;volume&gt;15&lt;/volume&gt;&lt;number&gt;1&lt;/number&gt;&lt;dates&gt;&lt;year&gt;2015&lt;/year&gt;&lt;pub-dates&gt;&lt;date&gt;2015/04/01&lt;/date&gt;&lt;/pub-dates&gt;&lt;/dates&gt;&lt;publisher&gt;SAGE Publications&lt;/publisher&gt;&lt;isbn&gt;1536-867X&lt;/isbn&gt;&lt;urls&gt;&lt;related-urls&gt;&lt;url&gt;https://doi.org/10.1177/1536867X1501500112&lt;/url&gt;&lt;/related-urls&gt;&lt;/urls&gt;&lt;electronic-resource-num&gt;10.1177/1536867X1501500112&lt;/electronic-resource-num&gt;&lt;access-date&gt;2019/07/09&lt;/access-date&gt;&lt;/record&gt;&lt;/Cite&gt;&lt;/EndNote&gt;</w:instrText>
      </w:r>
      <w:r>
        <w:rPr>
          <w:rFonts w:cstheme="minorHAnsi"/>
        </w:rPr>
        <w:fldChar w:fldCharType="separate"/>
      </w:r>
      <w:r w:rsidR="00F52BE1">
        <w:rPr>
          <w:rFonts w:cstheme="minorHAnsi"/>
          <w:noProof/>
        </w:rPr>
        <w:t>(18)</w:t>
      </w:r>
      <w:r>
        <w:rPr>
          <w:rFonts w:cstheme="minorHAnsi"/>
        </w:rPr>
        <w:fldChar w:fldCharType="end"/>
      </w:r>
      <w:r>
        <w:rPr>
          <w:rFonts w:cstheme="minorHAnsi"/>
        </w:rPr>
        <w:t xml:space="preserve">. </w:t>
      </w:r>
    </w:p>
    <w:p w14:paraId="34EDD4FD" w14:textId="52713BCF" w:rsidR="00A50C8D" w:rsidRDefault="00A50C8D" w:rsidP="00A50C8D">
      <w:pPr>
        <w:spacing w:line="276" w:lineRule="auto"/>
        <w:rPr>
          <w:rFonts w:cstheme="minorHAnsi"/>
        </w:rPr>
      </w:pPr>
      <w:r>
        <w:rPr>
          <w:rFonts w:cstheme="minorHAnsi"/>
        </w:rPr>
        <w:t xml:space="preserve">Stata version 15.1 </w:t>
      </w:r>
      <w:r>
        <w:rPr>
          <w:rFonts w:cstheme="minorHAnsi"/>
        </w:rPr>
        <w:fldChar w:fldCharType="begin"/>
      </w:r>
      <w:r w:rsidR="00F52BE1">
        <w:rPr>
          <w:rFonts w:cstheme="minorHAnsi"/>
        </w:rPr>
        <w:instrText xml:space="preserve"> ADDIN EN.CITE &lt;EndNote&gt;&lt;Cite&gt;&lt;Author&gt;StataCorp&lt;/Author&gt;&lt;RecNum&gt;1146&lt;/RecNum&gt;&lt;DisplayText&gt;(21)&lt;/DisplayText&gt;&lt;record&gt;&lt;rec-number&gt;1146&lt;/rec-number&gt;&lt;foreign-keys&gt;&lt;key app="EN" db-id="5v5tt5a2csdtrmexrxixv9d0ffetspvxdas0" timestamp="1534161735"&gt;1146&lt;/key&gt;&lt;/foreign-keys&gt;&lt;ref-type name="Computer Program"&gt;9&lt;/ref-type&gt;&lt;contributors&gt;&lt;authors&gt;&lt;author&gt;StataCorp,&lt;/author&gt;&lt;/authors&gt;&lt;/contributors&gt;&lt;titles&gt;&lt;title&gt;Stata statistical software&lt;/title&gt;&lt;/titles&gt;&lt;edition&gt;15.1&lt;/edition&gt;&lt;dates&gt;&lt;year&gt;2017&lt;/year&gt;&lt;/dates&gt;&lt;pub-location&gt;College Station, Texas, United States of America&lt;/pub-location&gt;&lt;publisher&gt;StataCorp,&lt;/publisher&gt;&lt;urls&gt;&lt;related-urls&gt;&lt;url&gt;https://www.stata.com/&lt;/url&gt;&lt;/related-urls&gt;&lt;/urls&gt;&lt;/record&gt;&lt;/Cite&gt;&lt;/EndNote&gt;</w:instrText>
      </w:r>
      <w:r>
        <w:rPr>
          <w:rFonts w:cstheme="minorHAnsi"/>
        </w:rPr>
        <w:fldChar w:fldCharType="separate"/>
      </w:r>
      <w:r w:rsidR="00F52BE1">
        <w:rPr>
          <w:rFonts w:cstheme="minorHAnsi"/>
          <w:noProof/>
        </w:rPr>
        <w:t>(21)</w:t>
      </w:r>
      <w:r>
        <w:rPr>
          <w:rFonts w:cstheme="minorHAnsi"/>
        </w:rPr>
        <w:fldChar w:fldCharType="end"/>
      </w:r>
      <w:r>
        <w:rPr>
          <w:rFonts w:cstheme="minorHAnsi"/>
        </w:rPr>
        <w:t xml:space="preserve"> and R statistical packages version 3.5.3 </w:t>
      </w:r>
      <w:r>
        <w:rPr>
          <w:rFonts w:cstheme="minorHAnsi"/>
        </w:rPr>
        <w:fldChar w:fldCharType="begin"/>
      </w:r>
      <w:r w:rsidR="00F52BE1">
        <w:rPr>
          <w:rFonts w:cstheme="minorHAnsi"/>
        </w:rPr>
        <w:instrText xml:space="preserve"> ADDIN EN.CITE &lt;EndNote&gt;&lt;Cite&gt;&lt;Author&gt;R Development Core Team&lt;/Author&gt;&lt;Year&gt;2019&lt;/Year&gt;&lt;RecNum&gt;1297&lt;/RecNum&gt;&lt;DisplayText&gt;(22)&lt;/DisplayText&gt;&lt;record&gt;&lt;rec-number&gt;1297&lt;/rec-number&gt;&lt;foreign-keys&gt;&lt;key app="EN" db-id="5v5tt5a2csdtrmexrxixv9d0ffetspvxdas0" timestamp="1563444652"&gt;1297&lt;/key&gt;&lt;/foreign-keys&gt;&lt;ref-type name="Computer Program"&gt;9&lt;/ref-type&gt;&lt;contributors&gt;&lt;authors&gt;&lt;author&gt;R Development Core Team,&lt;/author&gt;&lt;/authors&gt;&lt;/contributors&gt;&lt;titles&gt;&lt;title&gt;R: A language and enviroment for statistical computing&lt;/title&gt;&lt;/titles&gt;&lt;edition&gt;3.5.3&lt;/edition&gt;&lt;dates&gt;&lt;year&gt;2019&lt;/year&gt;&lt;/dates&gt;&lt;pub-location&gt;Vienna, Austria&lt;/pub-location&gt;&lt;publisher&gt;R Foundation for statistical computing&lt;/publisher&gt;&lt;urls&gt;&lt;related-urls&gt;&lt;url&gt;https://www.r-project.org/&lt;/url&gt;&lt;/related-urls&gt;&lt;/urls&gt;&lt;/record&gt;&lt;/Cite&gt;&lt;/EndNote&gt;</w:instrText>
      </w:r>
      <w:r>
        <w:rPr>
          <w:rFonts w:cstheme="minorHAnsi"/>
        </w:rPr>
        <w:fldChar w:fldCharType="separate"/>
      </w:r>
      <w:r w:rsidR="00F52BE1">
        <w:rPr>
          <w:rFonts w:cstheme="minorHAnsi"/>
          <w:noProof/>
        </w:rPr>
        <w:t>(22)</w:t>
      </w:r>
      <w:r>
        <w:rPr>
          <w:rFonts w:cstheme="minorHAnsi"/>
        </w:rPr>
        <w:fldChar w:fldCharType="end"/>
      </w:r>
      <w:r>
        <w:rPr>
          <w:rFonts w:cstheme="minorHAnsi"/>
        </w:rPr>
        <w:t xml:space="preserve">, or later versions, </w:t>
      </w:r>
      <w:r w:rsidR="00995378">
        <w:rPr>
          <w:rFonts w:cstheme="minorHAnsi"/>
        </w:rPr>
        <w:t>will be</w:t>
      </w:r>
      <w:r>
        <w:rPr>
          <w:rFonts w:cstheme="minorHAnsi"/>
        </w:rPr>
        <w:t xml:space="preserve"> used for all data management and statistical analysis. </w:t>
      </w:r>
    </w:p>
    <w:p w14:paraId="11A8F240" w14:textId="1962352E" w:rsidR="00401019" w:rsidRDefault="00401019" w:rsidP="00A50C8D">
      <w:pPr>
        <w:spacing w:line="276" w:lineRule="auto"/>
        <w:rPr>
          <w:rFonts w:cstheme="minorHAnsi"/>
        </w:rPr>
      </w:pPr>
    </w:p>
    <w:p w14:paraId="679ED477" w14:textId="58584BB7" w:rsidR="00401019" w:rsidRDefault="00401019" w:rsidP="00401019">
      <w:pPr>
        <w:pStyle w:val="Heading4"/>
      </w:pPr>
      <w:r>
        <w:t>Sensitivity analyses</w:t>
      </w:r>
    </w:p>
    <w:p w14:paraId="4E5D9AD3" w14:textId="1642345C" w:rsidR="00401019" w:rsidRPr="00401019" w:rsidRDefault="007F5999" w:rsidP="00401019">
      <w:r>
        <w:rPr>
          <w:rFonts w:cstheme="minorHAnsi"/>
        </w:rPr>
        <w:t xml:space="preserve">Sensitivity analyses will be carried out: </w:t>
      </w:r>
      <w:r w:rsidR="00C3736B">
        <w:rPr>
          <w:rFonts w:cstheme="minorHAnsi"/>
        </w:rPr>
        <w:t>to estimate</w:t>
      </w:r>
      <w:r>
        <w:rPr>
          <w:rFonts w:cstheme="minorHAnsi"/>
        </w:rPr>
        <w:t xml:space="preserve"> the </w:t>
      </w:r>
      <w:r w:rsidR="002339CE">
        <w:rPr>
          <w:rFonts w:cstheme="minorHAnsi"/>
        </w:rPr>
        <w:t>relative survival</w:t>
      </w:r>
      <w:r w:rsidR="005348A4">
        <w:rPr>
          <w:rFonts w:cstheme="minorHAnsi"/>
        </w:rPr>
        <w:t xml:space="preserve"> </w:t>
      </w:r>
      <w:r w:rsidR="00DA6C17">
        <w:rPr>
          <w:rFonts w:cstheme="minorHAnsi"/>
        </w:rPr>
        <w:t>when ex</w:t>
      </w:r>
      <w:r w:rsidR="00201071">
        <w:rPr>
          <w:rFonts w:cstheme="minorHAnsi"/>
        </w:rPr>
        <w:t>c</w:t>
      </w:r>
      <w:r w:rsidR="00DA6C17">
        <w:rPr>
          <w:rFonts w:cstheme="minorHAnsi"/>
        </w:rPr>
        <w:t>lu</w:t>
      </w:r>
      <w:r w:rsidR="00A828C4">
        <w:rPr>
          <w:rFonts w:cstheme="minorHAnsi"/>
        </w:rPr>
        <w:t>d</w:t>
      </w:r>
      <w:r w:rsidR="00DA6C17">
        <w:rPr>
          <w:rFonts w:cstheme="minorHAnsi"/>
        </w:rPr>
        <w:t xml:space="preserve">ing patients in the lung cancer cohort with </w:t>
      </w:r>
      <w:r w:rsidR="00201071">
        <w:rPr>
          <w:rFonts w:cstheme="minorHAnsi"/>
        </w:rPr>
        <w:t xml:space="preserve">a </w:t>
      </w:r>
      <w:r w:rsidR="00DA6C17">
        <w:rPr>
          <w:rFonts w:cstheme="minorHAnsi"/>
        </w:rPr>
        <w:t xml:space="preserve">history of </w:t>
      </w:r>
      <w:r w:rsidR="003568AC">
        <w:rPr>
          <w:rFonts w:cstheme="minorHAnsi"/>
        </w:rPr>
        <w:t>smoking</w:t>
      </w:r>
      <w:r w:rsidR="00DA6C17">
        <w:rPr>
          <w:rFonts w:cstheme="minorHAnsi"/>
        </w:rPr>
        <w:t xml:space="preserve">. </w:t>
      </w:r>
    </w:p>
    <w:p w14:paraId="781451BA" w14:textId="3E9032A0" w:rsidR="009B396A" w:rsidRDefault="009B396A" w:rsidP="00A50C8D">
      <w:pPr>
        <w:spacing w:line="276" w:lineRule="auto"/>
        <w:rPr>
          <w:rFonts w:cstheme="minorHAnsi"/>
        </w:rPr>
      </w:pPr>
    </w:p>
    <w:p w14:paraId="4D34CF76" w14:textId="77777777" w:rsidR="00383D75" w:rsidRDefault="00383D75" w:rsidP="00383D75">
      <w:pPr>
        <w:pStyle w:val="Heading3"/>
        <w:spacing w:line="276" w:lineRule="auto"/>
      </w:pPr>
      <w:r>
        <w:t>Tables and figures</w:t>
      </w:r>
    </w:p>
    <w:p w14:paraId="7E07C3CC" w14:textId="0FD34C85" w:rsidR="00383D75" w:rsidRDefault="00383D75" w:rsidP="00383D75">
      <w:pPr>
        <w:spacing w:line="276" w:lineRule="auto"/>
        <w:rPr>
          <w:rFonts w:cstheme="minorHAnsi"/>
        </w:rPr>
      </w:pPr>
      <w:r w:rsidRPr="00C959CF">
        <w:rPr>
          <w:rFonts w:cstheme="minorHAnsi"/>
        </w:rPr>
        <w:t>Table 1. Baseline characteristics of patients diagnosed with lung cancer, Swedish National</w:t>
      </w:r>
      <w:r>
        <w:rPr>
          <w:rFonts w:cstheme="minorHAnsi"/>
        </w:rPr>
        <w:t xml:space="preserve"> Lung Cancer Register, 1995-201</w:t>
      </w:r>
      <w:r w:rsidR="004255A1">
        <w:rPr>
          <w:rFonts w:cstheme="minorHAnsi"/>
        </w:rPr>
        <w:t>6</w:t>
      </w:r>
    </w:p>
    <w:p w14:paraId="0AEF5276" w14:textId="6F849A1C" w:rsidR="00383D75" w:rsidRDefault="00383D75" w:rsidP="00383D75">
      <w:pPr>
        <w:spacing w:line="276" w:lineRule="auto"/>
        <w:rPr>
          <w:rFonts w:cstheme="minorHAnsi"/>
        </w:rPr>
      </w:pPr>
      <w:r>
        <w:rPr>
          <w:rFonts w:cstheme="minorHAnsi"/>
        </w:rPr>
        <w:t>Table. 2</w:t>
      </w:r>
      <w:r w:rsidRPr="00C959CF">
        <w:rPr>
          <w:rFonts w:cstheme="minorHAnsi"/>
        </w:rPr>
        <w:t>-year excess mortality ratio over calendar period overall and by sex</w:t>
      </w:r>
      <w:r>
        <w:rPr>
          <w:rFonts w:cstheme="minorHAnsi"/>
        </w:rPr>
        <w:t>, histopathology and stage for patients diagnosed with lu</w:t>
      </w:r>
      <w:r w:rsidR="004255A1">
        <w:rPr>
          <w:rFonts w:cstheme="minorHAnsi"/>
        </w:rPr>
        <w:t>ng cancer between 1995 and 2016</w:t>
      </w:r>
      <w:r>
        <w:rPr>
          <w:rFonts w:cstheme="minorHAnsi"/>
        </w:rPr>
        <w:t xml:space="preserve"> as recorded in the</w:t>
      </w:r>
      <w:r w:rsidRPr="00C959CF">
        <w:rPr>
          <w:rFonts w:cstheme="minorHAnsi"/>
        </w:rPr>
        <w:t xml:space="preserve"> Swedish National</w:t>
      </w:r>
      <w:r>
        <w:rPr>
          <w:rFonts w:cstheme="minorHAnsi"/>
        </w:rPr>
        <w:t xml:space="preserve"> Lung Cancer Register</w:t>
      </w:r>
    </w:p>
    <w:p w14:paraId="1A3B3B55" w14:textId="77777777" w:rsidR="00383D75" w:rsidRDefault="00383D75" w:rsidP="00383D75">
      <w:pPr>
        <w:spacing w:line="276" w:lineRule="auto"/>
        <w:rPr>
          <w:rFonts w:cstheme="minorHAnsi"/>
        </w:rPr>
      </w:pPr>
    </w:p>
    <w:p w14:paraId="6D5FE3C6" w14:textId="77777777" w:rsidR="00383D75" w:rsidRDefault="00383D75" w:rsidP="00383D75">
      <w:pPr>
        <w:spacing w:line="276" w:lineRule="auto"/>
        <w:rPr>
          <w:rFonts w:cstheme="minorHAnsi"/>
        </w:rPr>
      </w:pPr>
    </w:p>
    <w:p w14:paraId="12B2101A" w14:textId="0A57EA2C" w:rsidR="00383D75" w:rsidRDefault="00383D75" w:rsidP="00383D75">
      <w:pPr>
        <w:spacing w:line="276" w:lineRule="auto"/>
        <w:rPr>
          <w:rFonts w:cstheme="minorHAnsi"/>
        </w:rPr>
      </w:pPr>
      <w:r>
        <w:rPr>
          <w:rFonts w:cstheme="minorHAnsi"/>
        </w:rPr>
        <w:t>Figure 1</w:t>
      </w:r>
      <w:r w:rsidRPr="00C959CF">
        <w:rPr>
          <w:rFonts w:cstheme="minorHAnsi"/>
        </w:rPr>
        <w:t>. Age-standardised 1-</w:t>
      </w:r>
      <w:r>
        <w:rPr>
          <w:rFonts w:cstheme="minorHAnsi"/>
        </w:rPr>
        <w:t>, 2-</w:t>
      </w:r>
      <w:r w:rsidRPr="00C959CF">
        <w:rPr>
          <w:rFonts w:cstheme="minorHAnsi"/>
        </w:rPr>
        <w:t xml:space="preserve"> and 5-year relative survival</w:t>
      </w:r>
      <w:r>
        <w:rPr>
          <w:rFonts w:cstheme="minorHAnsi"/>
        </w:rPr>
        <w:t xml:space="preserve"> estimates over calendar period</w:t>
      </w:r>
      <w:r w:rsidRPr="00C959CF">
        <w:rPr>
          <w:rFonts w:cstheme="minorHAnsi"/>
        </w:rPr>
        <w:t xml:space="preserve"> overall and by sex</w:t>
      </w:r>
      <w:r>
        <w:rPr>
          <w:rFonts w:cstheme="minorHAnsi"/>
        </w:rPr>
        <w:t>, for patients diagnosed with lung cancer between 199</w:t>
      </w:r>
      <w:r w:rsidR="004255A1">
        <w:rPr>
          <w:rFonts w:cstheme="minorHAnsi"/>
        </w:rPr>
        <w:t>5 and 2016</w:t>
      </w:r>
      <w:r>
        <w:rPr>
          <w:rFonts w:cstheme="minorHAnsi"/>
        </w:rPr>
        <w:t xml:space="preserve"> as recorded in the</w:t>
      </w:r>
      <w:r w:rsidRPr="00C959CF">
        <w:rPr>
          <w:rFonts w:cstheme="minorHAnsi"/>
        </w:rPr>
        <w:t xml:space="preserve"> Swedish National</w:t>
      </w:r>
      <w:r>
        <w:rPr>
          <w:rFonts w:cstheme="minorHAnsi"/>
        </w:rPr>
        <w:t xml:space="preserve"> Lung Cancer Register</w:t>
      </w:r>
    </w:p>
    <w:p w14:paraId="542081F2" w14:textId="01F95A1F" w:rsidR="00383D75" w:rsidRDefault="00383D75" w:rsidP="00383D75">
      <w:pPr>
        <w:spacing w:line="276" w:lineRule="auto"/>
        <w:rPr>
          <w:rFonts w:cstheme="minorHAnsi"/>
        </w:rPr>
      </w:pPr>
      <w:r>
        <w:rPr>
          <w:rFonts w:cstheme="minorHAnsi"/>
        </w:rPr>
        <w:t>Figure 2</w:t>
      </w:r>
      <w:r w:rsidRPr="00C959CF">
        <w:rPr>
          <w:rFonts w:cstheme="minorHAnsi"/>
        </w:rPr>
        <w:t>. Age-standardised 1-</w:t>
      </w:r>
      <w:r>
        <w:rPr>
          <w:rFonts w:cstheme="minorHAnsi"/>
        </w:rPr>
        <w:t>, 2-</w:t>
      </w:r>
      <w:r w:rsidRPr="00C959CF">
        <w:rPr>
          <w:rFonts w:cstheme="minorHAnsi"/>
        </w:rPr>
        <w:t xml:space="preserve"> and 5-year relative survival</w:t>
      </w:r>
      <w:r>
        <w:rPr>
          <w:rFonts w:cstheme="minorHAnsi"/>
        </w:rPr>
        <w:t xml:space="preserve"> estimates over calendar period</w:t>
      </w:r>
      <w:r w:rsidRPr="00C959CF">
        <w:rPr>
          <w:rFonts w:cstheme="minorHAnsi"/>
        </w:rPr>
        <w:t xml:space="preserve"> </w:t>
      </w:r>
      <w:r>
        <w:rPr>
          <w:rFonts w:cstheme="minorHAnsi"/>
        </w:rPr>
        <w:t xml:space="preserve">by </w:t>
      </w:r>
      <w:proofErr w:type="spellStart"/>
      <w:r>
        <w:rPr>
          <w:rFonts w:cstheme="minorHAnsi"/>
        </w:rPr>
        <w:t>histopatholgy</w:t>
      </w:r>
      <w:proofErr w:type="spellEnd"/>
      <w:r>
        <w:rPr>
          <w:rFonts w:cstheme="minorHAnsi"/>
        </w:rPr>
        <w:t xml:space="preserve"> and stage, for patients diagnosed with l</w:t>
      </w:r>
      <w:r w:rsidR="00973233">
        <w:rPr>
          <w:rFonts w:cstheme="minorHAnsi"/>
        </w:rPr>
        <w:t>ung can</w:t>
      </w:r>
      <w:r w:rsidR="004255A1">
        <w:rPr>
          <w:rFonts w:cstheme="minorHAnsi"/>
        </w:rPr>
        <w:t>cer between 1995 and 2016</w:t>
      </w:r>
      <w:r>
        <w:rPr>
          <w:rFonts w:cstheme="minorHAnsi"/>
        </w:rPr>
        <w:t xml:space="preserve"> as recorded in the</w:t>
      </w:r>
      <w:r w:rsidRPr="00C959CF">
        <w:rPr>
          <w:rFonts w:cstheme="minorHAnsi"/>
        </w:rPr>
        <w:t xml:space="preserve"> Swedish National</w:t>
      </w:r>
      <w:r>
        <w:rPr>
          <w:rFonts w:cstheme="minorHAnsi"/>
        </w:rPr>
        <w:t xml:space="preserve"> Lung Cancer Register</w:t>
      </w:r>
    </w:p>
    <w:p w14:paraId="7E260C35" w14:textId="693705CE" w:rsidR="00383D75" w:rsidRDefault="00383D75" w:rsidP="00383D75">
      <w:pPr>
        <w:spacing w:line="276" w:lineRule="auto"/>
        <w:rPr>
          <w:rFonts w:cstheme="minorHAnsi"/>
        </w:rPr>
      </w:pPr>
      <w:r>
        <w:rPr>
          <w:rFonts w:cstheme="minorHAnsi"/>
        </w:rPr>
        <w:t>Figure 3</w:t>
      </w:r>
      <w:r w:rsidRPr="00C959CF">
        <w:rPr>
          <w:rFonts w:cstheme="minorHAnsi"/>
        </w:rPr>
        <w:t>. Age-standardised 1-</w:t>
      </w:r>
      <w:r>
        <w:rPr>
          <w:rFonts w:cstheme="minorHAnsi"/>
        </w:rPr>
        <w:t>, 2-</w:t>
      </w:r>
      <w:r w:rsidRPr="00C959CF">
        <w:rPr>
          <w:rFonts w:cstheme="minorHAnsi"/>
        </w:rPr>
        <w:t xml:space="preserve"> and 5-year relative survival estimates over calendar period by histo</w:t>
      </w:r>
      <w:r>
        <w:rPr>
          <w:rFonts w:cstheme="minorHAnsi"/>
        </w:rPr>
        <w:t xml:space="preserve">pathology further </w:t>
      </w:r>
      <w:proofErr w:type="spellStart"/>
      <w:r>
        <w:rPr>
          <w:rFonts w:cstheme="minorHAnsi"/>
        </w:rPr>
        <w:t>subgrouped</w:t>
      </w:r>
      <w:proofErr w:type="spellEnd"/>
      <w:r>
        <w:rPr>
          <w:rFonts w:cstheme="minorHAnsi"/>
        </w:rPr>
        <w:t xml:space="preserve"> by cancer stage</w:t>
      </w:r>
      <w:r w:rsidRPr="00C959CF">
        <w:rPr>
          <w:rFonts w:cstheme="minorHAnsi"/>
        </w:rPr>
        <w:t xml:space="preserve">, </w:t>
      </w:r>
      <w:r>
        <w:rPr>
          <w:rFonts w:cstheme="minorHAnsi"/>
        </w:rPr>
        <w:t>for patients diagnosed with lung cancer between 1995 an</w:t>
      </w:r>
      <w:r w:rsidR="004255A1">
        <w:rPr>
          <w:rFonts w:cstheme="minorHAnsi"/>
        </w:rPr>
        <w:t>d 2016</w:t>
      </w:r>
      <w:r>
        <w:rPr>
          <w:rFonts w:cstheme="minorHAnsi"/>
        </w:rPr>
        <w:t xml:space="preserve"> as recorded in the</w:t>
      </w:r>
      <w:r w:rsidRPr="00C959CF">
        <w:rPr>
          <w:rFonts w:cstheme="minorHAnsi"/>
        </w:rPr>
        <w:t xml:space="preserve"> Swedish National</w:t>
      </w:r>
      <w:r>
        <w:rPr>
          <w:rFonts w:cstheme="minorHAnsi"/>
        </w:rPr>
        <w:t xml:space="preserve"> Lung Cancer Register</w:t>
      </w:r>
    </w:p>
    <w:p w14:paraId="14AF51A8" w14:textId="77777777" w:rsidR="00383D75" w:rsidRDefault="00383D75" w:rsidP="00383D75">
      <w:pPr>
        <w:spacing w:line="276" w:lineRule="auto"/>
        <w:rPr>
          <w:rFonts w:cstheme="minorHAnsi"/>
        </w:rPr>
      </w:pPr>
    </w:p>
    <w:p w14:paraId="24DC4C03" w14:textId="77777777" w:rsidR="00383D75" w:rsidRDefault="00383D75" w:rsidP="00383D75">
      <w:pPr>
        <w:spacing w:line="276" w:lineRule="auto"/>
        <w:rPr>
          <w:rFonts w:cstheme="minorHAnsi"/>
        </w:rPr>
      </w:pPr>
    </w:p>
    <w:p w14:paraId="325CC87C" w14:textId="77777777" w:rsidR="00383D75" w:rsidRDefault="00383D75" w:rsidP="00383D75">
      <w:pPr>
        <w:pStyle w:val="Heading4"/>
      </w:pPr>
      <w:r>
        <w:t>Supplementary figures</w:t>
      </w:r>
    </w:p>
    <w:p w14:paraId="3657D2DC" w14:textId="4C30062B" w:rsidR="00B51B42" w:rsidRDefault="00B51B42" w:rsidP="00B51B42">
      <w:pPr>
        <w:spacing w:line="276" w:lineRule="auto"/>
        <w:rPr>
          <w:rFonts w:cstheme="minorHAnsi"/>
        </w:rPr>
      </w:pPr>
      <w:r>
        <w:rPr>
          <w:rFonts w:cstheme="minorHAnsi"/>
        </w:rPr>
        <w:t>Figure 4</w:t>
      </w:r>
      <w:r w:rsidRPr="00C959CF">
        <w:rPr>
          <w:rFonts w:cstheme="minorHAnsi"/>
        </w:rPr>
        <w:t xml:space="preserve">. </w:t>
      </w:r>
      <w:r>
        <w:rPr>
          <w:rFonts w:cstheme="minorHAnsi"/>
        </w:rPr>
        <w:t>Un</w:t>
      </w:r>
      <w:r w:rsidRPr="00C959CF">
        <w:rPr>
          <w:rFonts w:cstheme="minorHAnsi"/>
        </w:rPr>
        <w:t>-standardised 1-</w:t>
      </w:r>
      <w:r>
        <w:rPr>
          <w:rFonts w:cstheme="minorHAnsi"/>
        </w:rPr>
        <w:t>, 2-</w:t>
      </w:r>
      <w:r w:rsidRPr="00C959CF">
        <w:rPr>
          <w:rFonts w:cstheme="minorHAnsi"/>
        </w:rPr>
        <w:t xml:space="preserve"> and 5-year relative survival</w:t>
      </w:r>
      <w:r>
        <w:rPr>
          <w:rFonts w:cstheme="minorHAnsi"/>
        </w:rPr>
        <w:t xml:space="preserve"> estimates over calendar period</w:t>
      </w:r>
      <w:r w:rsidRPr="00C959CF">
        <w:rPr>
          <w:rFonts w:cstheme="minorHAnsi"/>
        </w:rPr>
        <w:t xml:space="preserve"> overall and by sex</w:t>
      </w:r>
      <w:r>
        <w:rPr>
          <w:rFonts w:cstheme="minorHAnsi"/>
        </w:rPr>
        <w:t>, for patients diagnosed with lung cancer between 1995 an</w:t>
      </w:r>
      <w:r w:rsidR="0091624F">
        <w:rPr>
          <w:rFonts w:cstheme="minorHAnsi"/>
        </w:rPr>
        <w:t>d 2016</w:t>
      </w:r>
      <w:r>
        <w:rPr>
          <w:rFonts w:cstheme="minorHAnsi"/>
        </w:rPr>
        <w:t xml:space="preserve"> as recorded in the</w:t>
      </w:r>
      <w:r w:rsidRPr="00C959CF">
        <w:rPr>
          <w:rFonts w:cstheme="minorHAnsi"/>
        </w:rPr>
        <w:t xml:space="preserve"> Swedish National</w:t>
      </w:r>
      <w:r>
        <w:rPr>
          <w:rFonts w:cstheme="minorHAnsi"/>
        </w:rPr>
        <w:t xml:space="preserve"> Lung Cancer Register</w:t>
      </w:r>
    </w:p>
    <w:p w14:paraId="46C9C6EC" w14:textId="3FC2BE07" w:rsidR="000C3339" w:rsidRDefault="00DD3C79" w:rsidP="00A50C8D">
      <w:pPr>
        <w:spacing w:line="276" w:lineRule="auto"/>
        <w:rPr>
          <w:rFonts w:cstheme="minorHAnsi"/>
        </w:rPr>
      </w:pPr>
      <w:r>
        <w:rPr>
          <w:rFonts w:cstheme="minorHAnsi"/>
        </w:rPr>
        <w:t xml:space="preserve">Figure </w:t>
      </w:r>
      <w:r w:rsidR="00F20EA4">
        <w:rPr>
          <w:rFonts w:cstheme="minorHAnsi"/>
        </w:rPr>
        <w:t>5</w:t>
      </w:r>
      <w:r w:rsidR="00383D75" w:rsidRPr="00C959CF">
        <w:rPr>
          <w:rFonts w:cstheme="minorHAnsi"/>
        </w:rPr>
        <w:t>. Age-standardised 1-</w:t>
      </w:r>
      <w:r w:rsidR="00383D75">
        <w:rPr>
          <w:rFonts w:cstheme="minorHAnsi"/>
        </w:rPr>
        <w:t>, 2-</w:t>
      </w:r>
      <w:r w:rsidR="00383D75" w:rsidRPr="00C959CF">
        <w:rPr>
          <w:rFonts w:cstheme="minorHAnsi"/>
        </w:rPr>
        <w:t xml:space="preserve"> and 5-year relative survival estimates over calendar period</w:t>
      </w:r>
      <w:r w:rsidR="00383D75" w:rsidRPr="009E181C">
        <w:rPr>
          <w:rFonts w:cstheme="minorHAnsi"/>
        </w:rPr>
        <w:t xml:space="preserve"> </w:t>
      </w:r>
      <w:r w:rsidR="00383D75" w:rsidRPr="00C959CF">
        <w:rPr>
          <w:rFonts w:cstheme="minorHAnsi"/>
        </w:rPr>
        <w:t>overall and by sex</w:t>
      </w:r>
      <w:r w:rsidR="00383D75">
        <w:rPr>
          <w:rFonts w:cstheme="minorHAnsi"/>
        </w:rPr>
        <w:t>, for patients diagnosed with l</w:t>
      </w:r>
      <w:r w:rsidR="00973233">
        <w:rPr>
          <w:rFonts w:cstheme="minorHAnsi"/>
        </w:rPr>
        <w:t>ung cancer betwee</w:t>
      </w:r>
      <w:r w:rsidR="0091624F">
        <w:rPr>
          <w:rFonts w:cstheme="minorHAnsi"/>
        </w:rPr>
        <w:t>n 1995 and 2016</w:t>
      </w:r>
      <w:r w:rsidR="00383D75">
        <w:rPr>
          <w:rFonts w:cstheme="minorHAnsi"/>
        </w:rPr>
        <w:t xml:space="preserve"> as recorded in the</w:t>
      </w:r>
      <w:r w:rsidR="00383D75" w:rsidRPr="00C959CF">
        <w:rPr>
          <w:rFonts w:cstheme="minorHAnsi"/>
        </w:rPr>
        <w:t xml:space="preserve"> Swedish National</w:t>
      </w:r>
      <w:r w:rsidR="00383D75">
        <w:rPr>
          <w:rFonts w:cstheme="minorHAnsi"/>
        </w:rPr>
        <w:t xml:space="preserve"> Lung Cancer Register</w:t>
      </w:r>
      <w:r w:rsidR="00383D75" w:rsidRPr="00C959CF">
        <w:rPr>
          <w:rFonts w:cstheme="minorHAnsi"/>
        </w:rPr>
        <w:t>, excluding patients in the lung cancer cohort with</w:t>
      </w:r>
      <w:r w:rsidR="00383D75">
        <w:rPr>
          <w:rFonts w:cstheme="minorHAnsi"/>
        </w:rPr>
        <w:t xml:space="preserve"> a</w:t>
      </w:r>
      <w:r w:rsidR="00383D75" w:rsidRPr="00C959CF">
        <w:rPr>
          <w:rFonts w:cstheme="minorHAnsi"/>
        </w:rPr>
        <w:t xml:space="preserve"> history of</w:t>
      </w:r>
      <w:r w:rsidR="00383D75">
        <w:rPr>
          <w:rFonts w:cstheme="minorHAnsi"/>
        </w:rPr>
        <w:t xml:space="preserve"> smoking</w:t>
      </w:r>
    </w:p>
    <w:p w14:paraId="68D2F0ED" w14:textId="1477C8C2" w:rsidR="00551FA5" w:rsidRDefault="00551FA5">
      <w:pPr>
        <w:rPr>
          <w:rFonts w:cstheme="minorHAnsi"/>
        </w:rPr>
      </w:pPr>
      <w:r>
        <w:rPr>
          <w:rFonts w:cstheme="minorHAnsi"/>
        </w:rPr>
        <w:br w:type="page"/>
      </w:r>
    </w:p>
    <w:p w14:paraId="5DD2E329" w14:textId="77777777" w:rsidR="00D54624" w:rsidRDefault="00D54624" w:rsidP="00A50C8D">
      <w:pPr>
        <w:pStyle w:val="EndNoteBibliography"/>
        <w:spacing w:after="0" w:line="276" w:lineRule="auto"/>
        <w:rPr>
          <w:lang w:val="en-GB"/>
        </w:rPr>
      </w:pPr>
      <w:bookmarkStart w:id="0" w:name="_GoBack"/>
      <w:bookmarkEnd w:id="0"/>
    </w:p>
    <w:p w14:paraId="7FDC91B3" w14:textId="77777777" w:rsidR="00D54624" w:rsidRDefault="00D54624" w:rsidP="00A50C8D">
      <w:pPr>
        <w:pStyle w:val="EndNoteBibliography"/>
        <w:spacing w:after="0" w:line="276" w:lineRule="auto"/>
        <w:rPr>
          <w:lang w:val="en-GB"/>
        </w:rPr>
      </w:pPr>
    </w:p>
    <w:p w14:paraId="4E590F51" w14:textId="77777777" w:rsidR="00D54624" w:rsidRDefault="00D54624" w:rsidP="00A50C8D">
      <w:pPr>
        <w:pStyle w:val="EndNoteBibliography"/>
        <w:spacing w:after="0" w:line="276" w:lineRule="auto"/>
        <w:rPr>
          <w:lang w:val="en-GB"/>
        </w:rPr>
      </w:pPr>
    </w:p>
    <w:p w14:paraId="3D2EEDBE" w14:textId="77777777" w:rsidR="00F52BE1" w:rsidRPr="00F52BE1" w:rsidRDefault="00B03E9B" w:rsidP="00F52BE1">
      <w:pPr>
        <w:pStyle w:val="EndNoteBibliography"/>
        <w:spacing w:after="0"/>
      </w:pPr>
      <w:r w:rsidRPr="001F695F">
        <w:rPr>
          <w:lang w:val="en-GB"/>
        </w:rPr>
        <w:fldChar w:fldCharType="begin"/>
      </w:r>
      <w:r w:rsidRPr="001F695F">
        <w:rPr>
          <w:lang w:val="en-GB"/>
        </w:rPr>
        <w:instrText xml:space="preserve"> ADDIN EN.REFLIST </w:instrText>
      </w:r>
      <w:r w:rsidRPr="001F695F">
        <w:rPr>
          <w:lang w:val="en-GB"/>
        </w:rPr>
        <w:fldChar w:fldCharType="separate"/>
      </w:r>
      <w:r w:rsidR="00F52BE1" w:rsidRPr="00F52BE1">
        <w:t>1.</w:t>
      </w:r>
      <w:r w:rsidR="00F52BE1" w:rsidRPr="00F52BE1">
        <w:tab/>
        <w:t>Bray F, Ferlay J, Soerjomataram I, Siegel RL, Torre LA, Jemal A. Global cancer statistics 2018: GLOBOCAN estimates of incidence and mortality worldwide for 36 cancers in 185 countries. CA: a cancer journal for clinicians. 2018;68(6):394-424.</w:t>
      </w:r>
    </w:p>
    <w:p w14:paraId="1F27E66C" w14:textId="77777777" w:rsidR="00F52BE1" w:rsidRPr="00F52BE1" w:rsidRDefault="00F52BE1" w:rsidP="00F52BE1">
      <w:pPr>
        <w:pStyle w:val="EndNoteBibliography"/>
        <w:spacing w:after="0"/>
      </w:pPr>
      <w:r w:rsidRPr="00F52BE1">
        <w:t>2.</w:t>
      </w:r>
      <w:r w:rsidRPr="00F52BE1">
        <w:tab/>
        <w:t>Socialstyrelsen - Swedish National Board of Health and Welfare. Statistics on cancer incidence 2018. Stockholm, Sweden; 2019.</w:t>
      </w:r>
    </w:p>
    <w:p w14:paraId="69E25CE4" w14:textId="77777777" w:rsidR="00F52BE1" w:rsidRPr="00F52BE1" w:rsidRDefault="00F52BE1" w:rsidP="00F52BE1">
      <w:pPr>
        <w:pStyle w:val="EndNoteBibliography"/>
        <w:spacing w:after="0"/>
      </w:pPr>
      <w:r w:rsidRPr="00F52BE1">
        <w:t>3.</w:t>
      </w:r>
      <w:r w:rsidRPr="00F52BE1">
        <w:tab/>
        <w:t>Allemani C, Matsuda T, Di Carlo V, Harewood R, Matz M, Nikšić M, et al. Global surveillance of trends in cancer survival 2000-14 (CONCORD-3): analysis of individual records for 37 513 025 patients diagnosed with one of 18 cancers from 322 population-based registries in 71 countries. The Lancet. 2018;391(10125):1023-75.</w:t>
      </w:r>
    </w:p>
    <w:p w14:paraId="267E54A7" w14:textId="77777777" w:rsidR="00F52BE1" w:rsidRPr="00F52BE1" w:rsidRDefault="00F52BE1" w:rsidP="00F52BE1">
      <w:pPr>
        <w:pStyle w:val="EndNoteBibliography"/>
        <w:spacing w:after="0"/>
      </w:pPr>
      <w:r w:rsidRPr="00F52BE1">
        <w:t>4.</w:t>
      </w:r>
      <w:r w:rsidRPr="00F52BE1">
        <w:tab/>
        <w:t>Allemani C, Weir HK, Carreira H, Harewood R, Spika D, Wang XS, et al. Global surveillance of cancer survival 1995-2009: analysis of individual data for 25,676,887 patients from 279 population-based registries in 67 countries (CONCORD-2). Lancet (London, England). 2015;385(9972):977-1010.</w:t>
      </w:r>
    </w:p>
    <w:p w14:paraId="43BA3933" w14:textId="77777777" w:rsidR="00F52BE1" w:rsidRPr="00F52BE1" w:rsidRDefault="00F52BE1" w:rsidP="00F52BE1">
      <w:pPr>
        <w:pStyle w:val="EndNoteBibliography"/>
        <w:spacing w:after="0"/>
      </w:pPr>
      <w:r w:rsidRPr="00F52BE1">
        <w:t>5.</w:t>
      </w:r>
      <w:r w:rsidRPr="00F52BE1">
        <w:tab/>
        <w:t>Coleman MP, Forman D, Bryant H, Butler J, Rachet B, Maringe C, et al. Cancer survival in Australia, Canada, Denmark, Norway, Sweden, and the UK, 1995–2007 (the International Cancer Benchmarking Partnership): an analysis of population-based cancer registry data. The Lancet. 2011;377(9760):127-38.</w:t>
      </w:r>
    </w:p>
    <w:p w14:paraId="2C1C53DE" w14:textId="77777777" w:rsidR="00F52BE1" w:rsidRPr="00F52BE1" w:rsidRDefault="00F52BE1" w:rsidP="00F52BE1">
      <w:pPr>
        <w:pStyle w:val="EndNoteBibliography"/>
        <w:spacing w:after="0"/>
      </w:pPr>
      <w:r w:rsidRPr="00F52BE1">
        <w:t>6.</w:t>
      </w:r>
      <w:r w:rsidRPr="00F52BE1">
        <w:tab/>
        <w:t>Regional Cancer Centre - Uppsala Örebro. Lungcancer - Lungcancerrapport för diagnosår 2012-2016. Uppsala, Sweden; 2017.</w:t>
      </w:r>
    </w:p>
    <w:p w14:paraId="471E7487" w14:textId="77777777" w:rsidR="00F52BE1" w:rsidRPr="00F52BE1" w:rsidRDefault="00F52BE1" w:rsidP="00F52BE1">
      <w:pPr>
        <w:pStyle w:val="EndNoteBibliography"/>
        <w:spacing w:after="0"/>
      </w:pPr>
      <w:r w:rsidRPr="00F52BE1">
        <w:t>7.</w:t>
      </w:r>
      <w:r w:rsidRPr="00F52BE1">
        <w:tab/>
        <w:t>European Medicines Agency. Iressa: EPAR - Product information. London, the United Kingdom; 2014.</w:t>
      </w:r>
    </w:p>
    <w:p w14:paraId="4C0A267A" w14:textId="77777777" w:rsidR="00F52BE1" w:rsidRPr="00F52BE1" w:rsidRDefault="00F52BE1" w:rsidP="00F52BE1">
      <w:pPr>
        <w:pStyle w:val="EndNoteBibliography"/>
        <w:spacing w:after="0"/>
      </w:pPr>
      <w:r w:rsidRPr="00F52BE1">
        <w:t>8.</w:t>
      </w:r>
      <w:r w:rsidRPr="00F52BE1">
        <w:tab/>
        <w:t>European Medicines Agency. Tarceva: EPAR - Product information. London, the United Kingdom; 2010.</w:t>
      </w:r>
    </w:p>
    <w:p w14:paraId="24FE633D" w14:textId="40308A3A" w:rsidR="00F52BE1" w:rsidRPr="00F52BE1" w:rsidRDefault="00F52BE1" w:rsidP="00F52BE1">
      <w:pPr>
        <w:pStyle w:val="EndNoteBibliography"/>
        <w:spacing w:after="0"/>
      </w:pPr>
      <w:r w:rsidRPr="00F52BE1">
        <w:t>9.</w:t>
      </w:r>
      <w:r w:rsidRPr="00F52BE1">
        <w:tab/>
        <w:t xml:space="preserve">Regional Cancer Centre - Uppsala Örebro. Swedish National Lung Cancer Register 2017 [Available from: </w:t>
      </w:r>
      <w:hyperlink r:id="rId6" w:history="1">
        <w:r w:rsidRPr="00F52BE1">
          <w:rPr>
            <w:rStyle w:val="Hyperlink"/>
          </w:rPr>
          <w:t>http://www.cancercentrum.se/vast/cancerdiagnoser/lunga-och-lungsack/kvalitetsregister/</w:t>
        </w:r>
      </w:hyperlink>
      <w:r w:rsidRPr="00F52BE1">
        <w:t>.</w:t>
      </w:r>
    </w:p>
    <w:p w14:paraId="2D6AD2AD" w14:textId="33E1017A" w:rsidR="00F52BE1" w:rsidRPr="00F52BE1" w:rsidRDefault="00F52BE1" w:rsidP="00F52BE1">
      <w:pPr>
        <w:pStyle w:val="EndNoteBibliography"/>
        <w:spacing w:after="0"/>
      </w:pPr>
      <w:r w:rsidRPr="00F52BE1">
        <w:t>10.</w:t>
      </w:r>
      <w:r w:rsidRPr="00F52BE1">
        <w:tab/>
        <w:t xml:space="preserve">Socialstyrelsen - Swedish National Board of Health and Welfare. The Swedish Cause of Death Register: Socialstyrelsen -Swedish National Bord of Health and Welfare; 2019 [updated 20191018. Available from: </w:t>
      </w:r>
      <w:hyperlink r:id="rId7" w:history="1">
        <w:r w:rsidRPr="00F52BE1">
          <w:rPr>
            <w:rStyle w:val="Hyperlink"/>
          </w:rPr>
          <w:t>https://www.socialstyrelsen.se/statistik-och-data/register/alla-register/dodsorsaksregistret/</w:t>
        </w:r>
      </w:hyperlink>
      <w:r w:rsidRPr="00F52BE1">
        <w:t>.</w:t>
      </w:r>
    </w:p>
    <w:p w14:paraId="6C33F0FF" w14:textId="77777777" w:rsidR="00F52BE1" w:rsidRPr="00F52BE1" w:rsidRDefault="00F52BE1" w:rsidP="00F52BE1">
      <w:pPr>
        <w:pStyle w:val="EndNoteBibliography"/>
        <w:spacing w:after="0"/>
      </w:pPr>
      <w:r w:rsidRPr="00F52BE1">
        <w:t>11.</w:t>
      </w:r>
      <w:r w:rsidRPr="00F52BE1">
        <w:tab/>
        <w:t>American Joint Committee on Cancer. AJCC cancer staging manual: 4th edition. 4th ed. Philadelphia, USA: Lippincott; 1992.</w:t>
      </w:r>
    </w:p>
    <w:p w14:paraId="268EEB3D" w14:textId="77777777" w:rsidR="00F52BE1" w:rsidRPr="00F52BE1" w:rsidRDefault="00F52BE1" w:rsidP="00F52BE1">
      <w:pPr>
        <w:pStyle w:val="EndNoteBibliography"/>
        <w:spacing w:after="0"/>
      </w:pPr>
      <w:r w:rsidRPr="00F52BE1">
        <w:t>12.</w:t>
      </w:r>
      <w:r w:rsidRPr="00F52BE1">
        <w:tab/>
        <w:t>American Joint Committee on Cancer. AJCC cancer staging manual: 5th edition. 5 ed. Philadelphia, USA: Lippincott-Raven; 1997.</w:t>
      </w:r>
    </w:p>
    <w:p w14:paraId="515A3E5D" w14:textId="77777777" w:rsidR="00F52BE1" w:rsidRPr="00F52BE1" w:rsidRDefault="00F52BE1" w:rsidP="00F52BE1">
      <w:pPr>
        <w:pStyle w:val="EndNoteBibliography"/>
        <w:spacing w:after="0"/>
      </w:pPr>
      <w:r w:rsidRPr="00F52BE1">
        <w:t>13.</w:t>
      </w:r>
      <w:r w:rsidRPr="00F52BE1">
        <w:tab/>
        <w:t>American Joint Committee on Cancer. AJCC cancer staging manual: 6th edition. New York, USA: Springer Verlag New York Inc; 2002.</w:t>
      </w:r>
    </w:p>
    <w:p w14:paraId="11F609DC" w14:textId="77777777" w:rsidR="00F52BE1" w:rsidRPr="00F52BE1" w:rsidRDefault="00F52BE1" w:rsidP="00F52BE1">
      <w:pPr>
        <w:pStyle w:val="EndNoteBibliography"/>
        <w:spacing w:after="0"/>
      </w:pPr>
      <w:r w:rsidRPr="00F52BE1">
        <w:t>14.</w:t>
      </w:r>
      <w:r w:rsidRPr="00F52BE1">
        <w:tab/>
        <w:t>American Joint Committee on Cancer. AJCC cancer staging manual: 7th edition. 7th ed. New York, USA: Springer Verlag New York Inc; 2010.</w:t>
      </w:r>
    </w:p>
    <w:p w14:paraId="78635FA0" w14:textId="1724E1DE" w:rsidR="00F52BE1" w:rsidRPr="00F52BE1" w:rsidRDefault="00F52BE1" w:rsidP="00F52BE1">
      <w:pPr>
        <w:pStyle w:val="EndNoteBibliography"/>
        <w:spacing w:after="0"/>
      </w:pPr>
      <w:r w:rsidRPr="00F52BE1">
        <w:t>15.</w:t>
      </w:r>
      <w:r w:rsidRPr="00F52BE1">
        <w:tab/>
        <w:t xml:space="preserve">The Swedish Tax Agency. The Swedish Population Register 2020 [Available from: </w:t>
      </w:r>
      <w:hyperlink r:id="rId8" w:history="1">
        <w:r w:rsidRPr="00F52BE1">
          <w:rPr>
            <w:rStyle w:val="Hyperlink"/>
          </w:rPr>
          <w:t>https://www.skatteverket.se/privat/folkbokforing/attvarafolkbokford/folkbokforingsdatabasen.4.3810a01c150939e893f16fe2.html</w:t>
        </w:r>
      </w:hyperlink>
      <w:r w:rsidRPr="00F52BE1">
        <w:t>.</w:t>
      </w:r>
    </w:p>
    <w:p w14:paraId="39624A8A" w14:textId="77777777" w:rsidR="00F52BE1" w:rsidRPr="00F52BE1" w:rsidRDefault="00F52BE1" w:rsidP="00F52BE1">
      <w:pPr>
        <w:pStyle w:val="EndNoteBibliography"/>
        <w:spacing w:after="0"/>
      </w:pPr>
      <w:r w:rsidRPr="00F52BE1">
        <w:t>16.</w:t>
      </w:r>
      <w:r w:rsidRPr="00F52BE1">
        <w:tab/>
        <w:t>Dickman PW, Adami HO. Interpreting trends in cancer patient survival. Journal of internal medicine. 2006;260(2):103-17.</w:t>
      </w:r>
    </w:p>
    <w:p w14:paraId="5A777BAA" w14:textId="77777777" w:rsidR="00F52BE1" w:rsidRPr="00F52BE1" w:rsidRDefault="00F52BE1" w:rsidP="00F52BE1">
      <w:pPr>
        <w:pStyle w:val="EndNoteBibliography"/>
        <w:spacing w:after="0"/>
      </w:pPr>
      <w:r w:rsidRPr="00F52BE1">
        <w:t>17.</w:t>
      </w:r>
      <w:r w:rsidRPr="00F52BE1">
        <w:tab/>
        <w:t>Berkson J. The calculation of survival rates. In: Walters W GH, Priestly J,, editor. Carcinoma and other malignant lesions of the stomach Philadelphia, USA: Sanders; 1942. p. 467-84.</w:t>
      </w:r>
    </w:p>
    <w:p w14:paraId="2E8CD063" w14:textId="77777777" w:rsidR="00F52BE1" w:rsidRPr="00F52BE1" w:rsidRDefault="00F52BE1" w:rsidP="00F52BE1">
      <w:pPr>
        <w:pStyle w:val="EndNoteBibliography"/>
        <w:spacing w:after="0"/>
      </w:pPr>
      <w:r w:rsidRPr="00F52BE1">
        <w:t>18.</w:t>
      </w:r>
      <w:r w:rsidRPr="00F52BE1">
        <w:tab/>
        <w:t>Dickman PW, Coviello E. Estimating and Modeling Relative Survival. The Stata Journal. 2015;15(1):186-215.</w:t>
      </w:r>
    </w:p>
    <w:p w14:paraId="155BD537" w14:textId="77777777" w:rsidR="00F52BE1" w:rsidRPr="00F52BE1" w:rsidRDefault="00F52BE1" w:rsidP="00F52BE1">
      <w:pPr>
        <w:pStyle w:val="EndNoteBibliography"/>
        <w:spacing w:after="0"/>
      </w:pPr>
      <w:r w:rsidRPr="00F52BE1">
        <w:lastRenderedPageBreak/>
        <w:t>19.</w:t>
      </w:r>
      <w:r w:rsidRPr="00F52BE1">
        <w:tab/>
      </w:r>
      <w:r w:rsidRPr="00F52BE1">
        <w:rPr>
          <w:sz w:val="20"/>
        </w:rPr>
        <w:t>Cho H</w:t>
      </w:r>
      <w:r w:rsidRPr="00F52BE1">
        <w:t xml:space="preserve">, </w:t>
      </w:r>
      <w:r w:rsidRPr="00F52BE1">
        <w:rPr>
          <w:sz w:val="20"/>
        </w:rPr>
        <w:t>Howlander N</w:t>
      </w:r>
      <w:r w:rsidRPr="00F52BE1">
        <w:t xml:space="preserve">, </w:t>
      </w:r>
      <w:r w:rsidRPr="00F52BE1">
        <w:rPr>
          <w:sz w:val="20"/>
        </w:rPr>
        <w:t>Mariotto A</w:t>
      </w:r>
      <w:r w:rsidRPr="00F52BE1">
        <w:t xml:space="preserve">, </w:t>
      </w:r>
      <w:r w:rsidRPr="00F52BE1">
        <w:rPr>
          <w:sz w:val="20"/>
        </w:rPr>
        <w:t>Cronin K</w:t>
      </w:r>
      <w:r w:rsidRPr="00F52BE1">
        <w:t>. Surveillance Research Program, NCI, Technical Report #2011-01 Rockville, MD, USA: National Cancer Institute,, Science DoCCaP; 2011.</w:t>
      </w:r>
    </w:p>
    <w:p w14:paraId="54A70EBB" w14:textId="4282043D" w:rsidR="00F52BE1" w:rsidRPr="00F52BE1" w:rsidRDefault="00F52BE1" w:rsidP="00F52BE1">
      <w:pPr>
        <w:pStyle w:val="EndNoteBibliography"/>
        <w:spacing w:after="0"/>
      </w:pPr>
      <w:r w:rsidRPr="00F52BE1">
        <w:t>20.</w:t>
      </w:r>
      <w:r w:rsidRPr="00F52BE1">
        <w:tab/>
        <w:t xml:space="preserve">Association of the Nordic Cancer Registers (NORDCAN). Glossary of statistical terms Lyon, France: International Agency for Research on Cancer (IARC); 2011 [Available from: </w:t>
      </w:r>
      <w:hyperlink r:id="rId9" w:history="1">
        <w:r w:rsidRPr="00F52BE1">
          <w:rPr>
            <w:rStyle w:val="Hyperlink"/>
          </w:rPr>
          <w:t>http://www-dep.iarc.fr/NORDCAN/english/glossary.htm</w:t>
        </w:r>
      </w:hyperlink>
      <w:r w:rsidRPr="00F52BE1">
        <w:t>.</w:t>
      </w:r>
    </w:p>
    <w:p w14:paraId="4B244181" w14:textId="77777777" w:rsidR="00F52BE1" w:rsidRPr="00F52BE1" w:rsidRDefault="00F52BE1" w:rsidP="00F52BE1">
      <w:pPr>
        <w:pStyle w:val="EndNoteBibliography"/>
        <w:spacing w:after="0"/>
      </w:pPr>
      <w:r w:rsidRPr="00F52BE1">
        <w:t>21.</w:t>
      </w:r>
      <w:r w:rsidRPr="00F52BE1">
        <w:tab/>
        <w:t>StataCorp. Stata statistical software. 15.1 ed. College Station, Texas, United States of America: StataCorp,; 2017.</w:t>
      </w:r>
    </w:p>
    <w:p w14:paraId="0EC8E960" w14:textId="77777777" w:rsidR="00F52BE1" w:rsidRPr="00F52BE1" w:rsidRDefault="00F52BE1" w:rsidP="00F52BE1">
      <w:pPr>
        <w:pStyle w:val="EndNoteBibliography"/>
      </w:pPr>
      <w:r w:rsidRPr="00F52BE1">
        <w:t>22.</w:t>
      </w:r>
      <w:r w:rsidRPr="00F52BE1">
        <w:tab/>
        <w:t>R Development Core Team. R: A language and enviroment for statistical computing. 3.5.3 ed. Vienna, Austria: R Foundation for statistical computing; 2019.</w:t>
      </w:r>
    </w:p>
    <w:p w14:paraId="5B2B400D" w14:textId="7E153616" w:rsidR="00FE43EB" w:rsidRPr="00E03B98" w:rsidRDefault="00B03E9B" w:rsidP="00A50C8D">
      <w:pPr>
        <w:spacing w:line="276" w:lineRule="auto"/>
      </w:pPr>
      <w:r w:rsidRPr="001F695F">
        <w:fldChar w:fldCharType="end"/>
      </w:r>
      <w:r w:rsidR="00A06677">
        <w:fldChar w:fldCharType="begin"/>
      </w:r>
      <w:r w:rsidR="00A06677">
        <w:instrText xml:space="preserve"> ADDIN </w:instrText>
      </w:r>
      <w:r w:rsidR="00A06677">
        <w:fldChar w:fldCharType="end"/>
      </w:r>
    </w:p>
    <w:sectPr w:rsidR="00FE43EB" w:rsidRPr="00E03B9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01469B"/>
    <w:multiLevelType w:val="hybridMultilevel"/>
    <w:tmpl w:val="DD28D518"/>
    <w:lvl w:ilvl="0" w:tplc="156ACFA0">
      <w:start w:val="3"/>
      <w:numFmt w:val="bullet"/>
      <w:lvlText w:val="-"/>
      <w:lvlJc w:val="left"/>
      <w:pPr>
        <w:ind w:left="720" w:hanging="360"/>
      </w:pPr>
      <w:rPr>
        <w:rFonts w:ascii="Calibri" w:eastAsiaTheme="minorHAnsi" w:hAnsi="Calibri" w:cs="Calibri"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D01921"/>
    <w:multiLevelType w:val="hybridMultilevel"/>
    <w:tmpl w:val="102A9A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910196"/>
    <w:multiLevelType w:val="hybridMultilevel"/>
    <w:tmpl w:val="98EAC8E6"/>
    <w:lvl w:ilvl="0" w:tplc="7066913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C203AE"/>
    <w:multiLevelType w:val="hybridMultilevel"/>
    <w:tmpl w:val="14F8E0E4"/>
    <w:lvl w:ilvl="0" w:tplc="1C74EBD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9955F26"/>
    <w:multiLevelType w:val="hybridMultilevel"/>
    <w:tmpl w:val="FE326AB4"/>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start w:val="1"/>
      <w:numFmt w:val="bullet"/>
      <w:lvlText w:val=""/>
      <w:lvlJc w:val="left"/>
      <w:pPr>
        <w:ind w:left="2880" w:hanging="360"/>
      </w:pPr>
      <w:rPr>
        <w:rFonts w:ascii="Symbol" w:hAnsi="Symbol" w:hint="default"/>
      </w:rPr>
    </w:lvl>
    <w:lvl w:ilvl="4" w:tplc="041D0003">
      <w:start w:val="1"/>
      <w:numFmt w:val="bullet"/>
      <w:lvlText w:val="o"/>
      <w:lvlJc w:val="left"/>
      <w:pPr>
        <w:ind w:left="3600" w:hanging="360"/>
      </w:pPr>
      <w:rPr>
        <w:rFonts w:ascii="Courier New" w:hAnsi="Courier New" w:cs="Courier New" w:hint="default"/>
      </w:rPr>
    </w:lvl>
    <w:lvl w:ilvl="5" w:tplc="041D0005">
      <w:start w:val="1"/>
      <w:numFmt w:val="bullet"/>
      <w:lvlText w:val=""/>
      <w:lvlJc w:val="left"/>
      <w:pPr>
        <w:ind w:left="4320" w:hanging="360"/>
      </w:pPr>
      <w:rPr>
        <w:rFonts w:ascii="Wingdings" w:hAnsi="Wingdings" w:hint="default"/>
      </w:rPr>
    </w:lvl>
    <w:lvl w:ilvl="6" w:tplc="041D0001">
      <w:start w:val="1"/>
      <w:numFmt w:val="bullet"/>
      <w:lvlText w:val=""/>
      <w:lvlJc w:val="left"/>
      <w:pPr>
        <w:ind w:left="5040" w:hanging="360"/>
      </w:pPr>
      <w:rPr>
        <w:rFonts w:ascii="Symbol" w:hAnsi="Symbol" w:hint="default"/>
      </w:rPr>
    </w:lvl>
    <w:lvl w:ilvl="7" w:tplc="041D0003">
      <w:start w:val="1"/>
      <w:numFmt w:val="bullet"/>
      <w:lvlText w:val="o"/>
      <w:lvlJc w:val="left"/>
      <w:pPr>
        <w:ind w:left="5760" w:hanging="360"/>
      </w:pPr>
      <w:rPr>
        <w:rFonts w:ascii="Courier New" w:hAnsi="Courier New" w:cs="Courier New" w:hint="default"/>
      </w:rPr>
    </w:lvl>
    <w:lvl w:ilvl="8" w:tplc="041D0005">
      <w:start w:val="1"/>
      <w:numFmt w:val="bullet"/>
      <w:lvlText w:val=""/>
      <w:lvlJc w:val="left"/>
      <w:pPr>
        <w:ind w:left="6480" w:hanging="360"/>
      </w:pPr>
      <w:rPr>
        <w:rFonts w:ascii="Wingdings" w:hAnsi="Wingdings" w:hint="default"/>
      </w:rPr>
    </w:lvl>
  </w:abstractNum>
  <w:abstractNum w:abstractNumId="5" w15:restartNumberingAfterBreak="0">
    <w:nsid w:val="655D6A99"/>
    <w:multiLevelType w:val="hybridMultilevel"/>
    <w:tmpl w:val="741829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1"/>
  </w:num>
  <w:num w:numId="4">
    <w:abstractNumId w:val="0"/>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TQxM7A0NjQzMLYwsTBT0lEKTi0uzszPAykws6gFALwAqR8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5tt5a2csdtrmexrxixv9d0ffetspvxdas0&quot;&gt;EndNote Library Copy&lt;record-ids&gt;&lt;item&gt;546&lt;/item&gt;&lt;item&gt;547&lt;/item&gt;&lt;item&gt;648&lt;/item&gt;&lt;item&gt;1094&lt;/item&gt;&lt;item&gt;1130&lt;/item&gt;&lt;item&gt;1131&lt;/item&gt;&lt;item&gt;1146&lt;/item&gt;&lt;item&gt;1174&lt;/item&gt;&lt;item&gt;1197&lt;/item&gt;&lt;item&gt;1199&lt;/item&gt;&lt;item&gt;1200&lt;/item&gt;&lt;item&gt;1280&lt;/item&gt;&lt;item&gt;1282&lt;/item&gt;&lt;item&gt;1296&lt;/item&gt;&lt;item&gt;1297&lt;/item&gt;&lt;item&gt;1311&lt;/item&gt;&lt;item&gt;1388&lt;/item&gt;&lt;item&gt;1389&lt;/item&gt;&lt;item&gt;1390&lt;/item&gt;&lt;item&gt;1404&lt;/item&gt;&lt;item&gt;1436&lt;/item&gt;&lt;item&gt;1467&lt;/item&gt;&lt;/record-ids&gt;&lt;/item&gt;&lt;/Libraries&gt;"/>
  </w:docVars>
  <w:rsids>
    <w:rsidRoot w:val="004315C2"/>
    <w:rsid w:val="00007337"/>
    <w:rsid w:val="00010081"/>
    <w:rsid w:val="000126B0"/>
    <w:rsid w:val="00013C2E"/>
    <w:rsid w:val="00024DAA"/>
    <w:rsid w:val="000337EE"/>
    <w:rsid w:val="00035B75"/>
    <w:rsid w:val="00044A81"/>
    <w:rsid w:val="00045398"/>
    <w:rsid w:val="00045F9A"/>
    <w:rsid w:val="00046875"/>
    <w:rsid w:val="000511E8"/>
    <w:rsid w:val="00054021"/>
    <w:rsid w:val="0006113A"/>
    <w:rsid w:val="00061539"/>
    <w:rsid w:val="000807DC"/>
    <w:rsid w:val="00081B78"/>
    <w:rsid w:val="00083858"/>
    <w:rsid w:val="00083D28"/>
    <w:rsid w:val="00084696"/>
    <w:rsid w:val="00084CE0"/>
    <w:rsid w:val="00085B74"/>
    <w:rsid w:val="000940B9"/>
    <w:rsid w:val="000976CF"/>
    <w:rsid w:val="00097EE7"/>
    <w:rsid w:val="000A3089"/>
    <w:rsid w:val="000A4A06"/>
    <w:rsid w:val="000A4D80"/>
    <w:rsid w:val="000B36F5"/>
    <w:rsid w:val="000B545F"/>
    <w:rsid w:val="000B6F3F"/>
    <w:rsid w:val="000C0816"/>
    <w:rsid w:val="000C3339"/>
    <w:rsid w:val="000C5976"/>
    <w:rsid w:val="000C5B0A"/>
    <w:rsid w:val="000C7421"/>
    <w:rsid w:val="000D0626"/>
    <w:rsid w:val="000D18ED"/>
    <w:rsid w:val="000D1DC1"/>
    <w:rsid w:val="000D2417"/>
    <w:rsid w:val="000D640B"/>
    <w:rsid w:val="000D6849"/>
    <w:rsid w:val="000D6EF0"/>
    <w:rsid w:val="000E2BCB"/>
    <w:rsid w:val="000E33FD"/>
    <w:rsid w:val="000E64F5"/>
    <w:rsid w:val="000E745D"/>
    <w:rsid w:val="0010195C"/>
    <w:rsid w:val="00102C65"/>
    <w:rsid w:val="00103943"/>
    <w:rsid w:val="00114D35"/>
    <w:rsid w:val="001201B5"/>
    <w:rsid w:val="00121011"/>
    <w:rsid w:val="00122902"/>
    <w:rsid w:val="00122E24"/>
    <w:rsid w:val="00126FF3"/>
    <w:rsid w:val="00136098"/>
    <w:rsid w:val="00140B87"/>
    <w:rsid w:val="00141B55"/>
    <w:rsid w:val="0014546C"/>
    <w:rsid w:val="00145FD7"/>
    <w:rsid w:val="00147F4B"/>
    <w:rsid w:val="00153944"/>
    <w:rsid w:val="00155874"/>
    <w:rsid w:val="00155A91"/>
    <w:rsid w:val="00160B46"/>
    <w:rsid w:val="0016166A"/>
    <w:rsid w:val="00165239"/>
    <w:rsid w:val="00171CDE"/>
    <w:rsid w:val="001908A9"/>
    <w:rsid w:val="00191F99"/>
    <w:rsid w:val="001921A8"/>
    <w:rsid w:val="00192B1E"/>
    <w:rsid w:val="00194B88"/>
    <w:rsid w:val="001A1ABD"/>
    <w:rsid w:val="001A3E9F"/>
    <w:rsid w:val="001B21EF"/>
    <w:rsid w:val="001B5831"/>
    <w:rsid w:val="001B5FCC"/>
    <w:rsid w:val="001C0A6E"/>
    <w:rsid w:val="001C25CC"/>
    <w:rsid w:val="001C25E6"/>
    <w:rsid w:val="001C2CAC"/>
    <w:rsid w:val="001C36BE"/>
    <w:rsid w:val="001C460A"/>
    <w:rsid w:val="001C6144"/>
    <w:rsid w:val="001D58DC"/>
    <w:rsid w:val="001D7B5E"/>
    <w:rsid w:val="001E21C2"/>
    <w:rsid w:val="001E5521"/>
    <w:rsid w:val="001E6EA4"/>
    <w:rsid w:val="001F1405"/>
    <w:rsid w:val="001F2C4D"/>
    <w:rsid w:val="001F695F"/>
    <w:rsid w:val="00201071"/>
    <w:rsid w:val="00211236"/>
    <w:rsid w:val="002113CB"/>
    <w:rsid w:val="00212784"/>
    <w:rsid w:val="00212F71"/>
    <w:rsid w:val="0021364D"/>
    <w:rsid w:val="00220D8D"/>
    <w:rsid w:val="00223389"/>
    <w:rsid w:val="002339CE"/>
    <w:rsid w:val="00234FC6"/>
    <w:rsid w:val="00235A38"/>
    <w:rsid w:val="00250D91"/>
    <w:rsid w:val="00251D5D"/>
    <w:rsid w:val="00254C96"/>
    <w:rsid w:val="00257853"/>
    <w:rsid w:val="00263BBC"/>
    <w:rsid w:val="002649DF"/>
    <w:rsid w:val="00282372"/>
    <w:rsid w:val="00287AC9"/>
    <w:rsid w:val="002901F7"/>
    <w:rsid w:val="00290FA1"/>
    <w:rsid w:val="002961C8"/>
    <w:rsid w:val="00297EE0"/>
    <w:rsid w:val="002A5120"/>
    <w:rsid w:val="002A7F8A"/>
    <w:rsid w:val="002B27B6"/>
    <w:rsid w:val="002B654C"/>
    <w:rsid w:val="002C0845"/>
    <w:rsid w:val="002C18E5"/>
    <w:rsid w:val="002C5691"/>
    <w:rsid w:val="002C6532"/>
    <w:rsid w:val="002D0D38"/>
    <w:rsid w:val="002D1D7B"/>
    <w:rsid w:val="002D2B87"/>
    <w:rsid w:val="002D5E1C"/>
    <w:rsid w:val="002E3775"/>
    <w:rsid w:val="002E5413"/>
    <w:rsid w:val="002E5FF9"/>
    <w:rsid w:val="002E60F9"/>
    <w:rsid w:val="002E6922"/>
    <w:rsid w:val="002F4C98"/>
    <w:rsid w:val="002F6966"/>
    <w:rsid w:val="00302EEC"/>
    <w:rsid w:val="00303718"/>
    <w:rsid w:val="00311500"/>
    <w:rsid w:val="00314526"/>
    <w:rsid w:val="00322406"/>
    <w:rsid w:val="00322F3D"/>
    <w:rsid w:val="00323F0A"/>
    <w:rsid w:val="00324722"/>
    <w:rsid w:val="00326FD5"/>
    <w:rsid w:val="00327AE0"/>
    <w:rsid w:val="00327D3A"/>
    <w:rsid w:val="003374BA"/>
    <w:rsid w:val="00340465"/>
    <w:rsid w:val="00341691"/>
    <w:rsid w:val="0034438D"/>
    <w:rsid w:val="003449F8"/>
    <w:rsid w:val="00344EDB"/>
    <w:rsid w:val="00346769"/>
    <w:rsid w:val="00350FA4"/>
    <w:rsid w:val="00352F66"/>
    <w:rsid w:val="003568AC"/>
    <w:rsid w:val="00360E95"/>
    <w:rsid w:val="00361ADD"/>
    <w:rsid w:val="003657D9"/>
    <w:rsid w:val="0037616E"/>
    <w:rsid w:val="003778D4"/>
    <w:rsid w:val="00377ACA"/>
    <w:rsid w:val="00383D75"/>
    <w:rsid w:val="003856FF"/>
    <w:rsid w:val="003868D2"/>
    <w:rsid w:val="00386D37"/>
    <w:rsid w:val="00390145"/>
    <w:rsid w:val="00397CEC"/>
    <w:rsid w:val="003A13B8"/>
    <w:rsid w:val="003A1BD2"/>
    <w:rsid w:val="003A7878"/>
    <w:rsid w:val="003B2B45"/>
    <w:rsid w:val="003B3655"/>
    <w:rsid w:val="003B75FF"/>
    <w:rsid w:val="003B76D0"/>
    <w:rsid w:val="003C0A4F"/>
    <w:rsid w:val="003C6AE4"/>
    <w:rsid w:val="003D06A6"/>
    <w:rsid w:val="003D2680"/>
    <w:rsid w:val="003D35E8"/>
    <w:rsid w:val="003D5C9C"/>
    <w:rsid w:val="003E0AB4"/>
    <w:rsid w:val="003E78D5"/>
    <w:rsid w:val="003E7AC8"/>
    <w:rsid w:val="003F2435"/>
    <w:rsid w:val="003F356D"/>
    <w:rsid w:val="00400708"/>
    <w:rsid w:val="00401019"/>
    <w:rsid w:val="00404BE7"/>
    <w:rsid w:val="00406B19"/>
    <w:rsid w:val="00407714"/>
    <w:rsid w:val="0041783B"/>
    <w:rsid w:val="00417B79"/>
    <w:rsid w:val="00420ADA"/>
    <w:rsid w:val="00423939"/>
    <w:rsid w:val="004255A1"/>
    <w:rsid w:val="00426C14"/>
    <w:rsid w:val="00426DCA"/>
    <w:rsid w:val="004315C2"/>
    <w:rsid w:val="00431F42"/>
    <w:rsid w:val="00434711"/>
    <w:rsid w:val="00435B6C"/>
    <w:rsid w:val="0044116C"/>
    <w:rsid w:val="00444E36"/>
    <w:rsid w:val="004503B2"/>
    <w:rsid w:val="00452413"/>
    <w:rsid w:val="00454D8B"/>
    <w:rsid w:val="004610B3"/>
    <w:rsid w:val="004624CB"/>
    <w:rsid w:val="00470DEE"/>
    <w:rsid w:val="004713B6"/>
    <w:rsid w:val="00472C5E"/>
    <w:rsid w:val="00474690"/>
    <w:rsid w:val="00476B73"/>
    <w:rsid w:val="004813D3"/>
    <w:rsid w:val="00486B8A"/>
    <w:rsid w:val="00487F55"/>
    <w:rsid w:val="00494E0B"/>
    <w:rsid w:val="004952A2"/>
    <w:rsid w:val="004962F8"/>
    <w:rsid w:val="0049777D"/>
    <w:rsid w:val="0049779F"/>
    <w:rsid w:val="00497FAD"/>
    <w:rsid w:val="004A214C"/>
    <w:rsid w:val="004A394E"/>
    <w:rsid w:val="004A54AC"/>
    <w:rsid w:val="004B2D90"/>
    <w:rsid w:val="004B3245"/>
    <w:rsid w:val="004C2CE3"/>
    <w:rsid w:val="004C3B55"/>
    <w:rsid w:val="004C5EA2"/>
    <w:rsid w:val="004D3E9C"/>
    <w:rsid w:val="004D6650"/>
    <w:rsid w:val="004D7074"/>
    <w:rsid w:val="004D7661"/>
    <w:rsid w:val="004E2555"/>
    <w:rsid w:val="004E323C"/>
    <w:rsid w:val="004F4779"/>
    <w:rsid w:val="005053A2"/>
    <w:rsid w:val="0050571F"/>
    <w:rsid w:val="00505B28"/>
    <w:rsid w:val="0050774F"/>
    <w:rsid w:val="005147AC"/>
    <w:rsid w:val="00523765"/>
    <w:rsid w:val="00525745"/>
    <w:rsid w:val="005276ED"/>
    <w:rsid w:val="005300CB"/>
    <w:rsid w:val="00530A4B"/>
    <w:rsid w:val="005348A4"/>
    <w:rsid w:val="005362F2"/>
    <w:rsid w:val="00536C23"/>
    <w:rsid w:val="00537796"/>
    <w:rsid w:val="0054481F"/>
    <w:rsid w:val="00545393"/>
    <w:rsid w:val="00551FA5"/>
    <w:rsid w:val="005632BA"/>
    <w:rsid w:val="00564411"/>
    <w:rsid w:val="00564F12"/>
    <w:rsid w:val="005746ED"/>
    <w:rsid w:val="00575837"/>
    <w:rsid w:val="00583212"/>
    <w:rsid w:val="005846B2"/>
    <w:rsid w:val="005850A4"/>
    <w:rsid w:val="00586CD5"/>
    <w:rsid w:val="0059527E"/>
    <w:rsid w:val="005960AE"/>
    <w:rsid w:val="00596DE6"/>
    <w:rsid w:val="00597840"/>
    <w:rsid w:val="005A52D0"/>
    <w:rsid w:val="005B42D1"/>
    <w:rsid w:val="005C16BE"/>
    <w:rsid w:val="005C6A50"/>
    <w:rsid w:val="005D381A"/>
    <w:rsid w:val="005D4119"/>
    <w:rsid w:val="005D4399"/>
    <w:rsid w:val="005D4788"/>
    <w:rsid w:val="005D6C01"/>
    <w:rsid w:val="005E215C"/>
    <w:rsid w:val="005E260C"/>
    <w:rsid w:val="005E446D"/>
    <w:rsid w:val="005E5A4B"/>
    <w:rsid w:val="005F5A0E"/>
    <w:rsid w:val="00600C42"/>
    <w:rsid w:val="006015E9"/>
    <w:rsid w:val="00602453"/>
    <w:rsid w:val="00605A3D"/>
    <w:rsid w:val="00605FF4"/>
    <w:rsid w:val="00606128"/>
    <w:rsid w:val="006066ED"/>
    <w:rsid w:val="00611D84"/>
    <w:rsid w:val="006200DC"/>
    <w:rsid w:val="006207BD"/>
    <w:rsid w:val="00621364"/>
    <w:rsid w:val="006362DD"/>
    <w:rsid w:val="00636B20"/>
    <w:rsid w:val="006447EE"/>
    <w:rsid w:val="00651F7F"/>
    <w:rsid w:val="00652CD1"/>
    <w:rsid w:val="00660E43"/>
    <w:rsid w:val="00661329"/>
    <w:rsid w:val="00661E60"/>
    <w:rsid w:val="00662D92"/>
    <w:rsid w:val="0066506C"/>
    <w:rsid w:val="00670335"/>
    <w:rsid w:val="0067089C"/>
    <w:rsid w:val="00670C6B"/>
    <w:rsid w:val="00676948"/>
    <w:rsid w:val="00684B9E"/>
    <w:rsid w:val="00685345"/>
    <w:rsid w:val="00686415"/>
    <w:rsid w:val="00686D15"/>
    <w:rsid w:val="0069097B"/>
    <w:rsid w:val="006972A5"/>
    <w:rsid w:val="00697CFB"/>
    <w:rsid w:val="00697F93"/>
    <w:rsid w:val="006A4C7B"/>
    <w:rsid w:val="006A5088"/>
    <w:rsid w:val="006C4942"/>
    <w:rsid w:val="006D5651"/>
    <w:rsid w:val="006F0B94"/>
    <w:rsid w:val="006F6F27"/>
    <w:rsid w:val="006F7DBE"/>
    <w:rsid w:val="007029C6"/>
    <w:rsid w:val="00705541"/>
    <w:rsid w:val="00705AB2"/>
    <w:rsid w:val="00706F0B"/>
    <w:rsid w:val="00710458"/>
    <w:rsid w:val="007120DA"/>
    <w:rsid w:val="00712208"/>
    <w:rsid w:val="00715AF0"/>
    <w:rsid w:val="007210DF"/>
    <w:rsid w:val="0072182F"/>
    <w:rsid w:val="00724DA2"/>
    <w:rsid w:val="007260A7"/>
    <w:rsid w:val="007311F4"/>
    <w:rsid w:val="0073180B"/>
    <w:rsid w:val="007325E0"/>
    <w:rsid w:val="007366BA"/>
    <w:rsid w:val="007376E0"/>
    <w:rsid w:val="00741668"/>
    <w:rsid w:val="0075691A"/>
    <w:rsid w:val="00761839"/>
    <w:rsid w:val="00761E89"/>
    <w:rsid w:val="00762762"/>
    <w:rsid w:val="007665CD"/>
    <w:rsid w:val="00770D04"/>
    <w:rsid w:val="007741AD"/>
    <w:rsid w:val="0078185D"/>
    <w:rsid w:val="00783279"/>
    <w:rsid w:val="00784B20"/>
    <w:rsid w:val="00785C88"/>
    <w:rsid w:val="00794119"/>
    <w:rsid w:val="0079587B"/>
    <w:rsid w:val="007A07C8"/>
    <w:rsid w:val="007A700E"/>
    <w:rsid w:val="007B0D5A"/>
    <w:rsid w:val="007C7347"/>
    <w:rsid w:val="007D4A54"/>
    <w:rsid w:val="007D5F0A"/>
    <w:rsid w:val="007D72DE"/>
    <w:rsid w:val="007E253D"/>
    <w:rsid w:val="007E500A"/>
    <w:rsid w:val="007E5265"/>
    <w:rsid w:val="007E59E9"/>
    <w:rsid w:val="007E6B31"/>
    <w:rsid w:val="007F308B"/>
    <w:rsid w:val="007F3847"/>
    <w:rsid w:val="007F386B"/>
    <w:rsid w:val="007F5999"/>
    <w:rsid w:val="007F624B"/>
    <w:rsid w:val="008037DB"/>
    <w:rsid w:val="008079D5"/>
    <w:rsid w:val="00810AFA"/>
    <w:rsid w:val="00812854"/>
    <w:rsid w:val="00812CF7"/>
    <w:rsid w:val="00813C0C"/>
    <w:rsid w:val="008179C6"/>
    <w:rsid w:val="00821F6D"/>
    <w:rsid w:val="00826F9E"/>
    <w:rsid w:val="0083361F"/>
    <w:rsid w:val="00833907"/>
    <w:rsid w:val="00833DB2"/>
    <w:rsid w:val="008351CB"/>
    <w:rsid w:val="008378BA"/>
    <w:rsid w:val="00840C3F"/>
    <w:rsid w:val="00842A4B"/>
    <w:rsid w:val="00842EC5"/>
    <w:rsid w:val="00843573"/>
    <w:rsid w:val="00845278"/>
    <w:rsid w:val="00852B09"/>
    <w:rsid w:val="00852EF9"/>
    <w:rsid w:val="00856438"/>
    <w:rsid w:val="008574E4"/>
    <w:rsid w:val="008606F4"/>
    <w:rsid w:val="00862366"/>
    <w:rsid w:val="008651CD"/>
    <w:rsid w:val="00867A56"/>
    <w:rsid w:val="00871A9F"/>
    <w:rsid w:val="008760F5"/>
    <w:rsid w:val="008768E3"/>
    <w:rsid w:val="0088133E"/>
    <w:rsid w:val="008827A7"/>
    <w:rsid w:val="00885CE3"/>
    <w:rsid w:val="00892001"/>
    <w:rsid w:val="00894AC3"/>
    <w:rsid w:val="008976C2"/>
    <w:rsid w:val="008A200A"/>
    <w:rsid w:val="008A3A2A"/>
    <w:rsid w:val="008B1C10"/>
    <w:rsid w:val="008B6AC5"/>
    <w:rsid w:val="008C0072"/>
    <w:rsid w:val="008C7274"/>
    <w:rsid w:val="008D1DF0"/>
    <w:rsid w:val="008D580D"/>
    <w:rsid w:val="008D5E95"/>
    <w:rsid w:val="008D78EE"/>
    <w:rsid w:val="008E1630"/>
    <w:rsid w:val="008E54E2"/>
    <w:rsid w:val="008E74D8"/>
    <w:rsid w:val="008E77BF"/>
    <w:rsid w:val="008F02A6"/>
    <w:rsid w:val="008F0EE6"/>
    <w:rsid w:val="008F175E"/>
    <w:rsid w:val="008F1E9C"/>
    <w:rsid w:val="008F31DD"/>
    <w:rsid w:val="008F4933"/>
    <w:rsid w:val="008F7092"/>
    <w:rsid w:val="008F7D7D"/>
    <w:rsid w:val="00902672"/>
    <w:rsid w:val="009058BB"/>
    <w:rsid w:val="0091624F"/>
    <w:rsid w:val="00922355"/>
    <w:rsid w:val="00922B81"/>
    <w:rsid w:val="0092390B"/>
    <w:rsid w:val="00925833"/>
    <w:rsid w:val="00925BBB"/>
    <w:rsid w:val="00932793"/>
    <w:rsid w:val="009366A3"/>
    <w:rsid w:val="009368FC"/>
    <w:rsid w:val="00937F75"/>
    <w:rsid w:val="00940B91"/>
    <w:rsid w:val="00941B9B"/>
    <w:rsid w:val="009433F7"/>
    <w:rsid w:val="00945140"/>
    <w:rsid w:val="00954076"/>
    <w:rsid w:val="00954E03"/>
    <w:rsid w:val="009551C5"/>
    <w:rsid w:val="0096001C"/>
    <w:rsid w:val="00963946"/>
    <w:rsid w:val="009653E3"/>
    <w:rsid w:val="0096620D"/>
    <w:rsid w:val="00971229"/>
    <w:rsid w:val="009717DE"/>
    <w:rsid w:val="00972227"/>
    <w:rsid w:val="00973233"/>
    <w:rsid w:val="00975BBF"/>
    <w:rsid w:val="00982631"/>
    <w:rsid w:val="009873BC"/>
    <w:rsid w:val="0099185F"/>
    <w:rsid w:val="00991F50"/>
    <w:rsid w:val="009923E9"/>
    <w:rsid w:val="0099275D"/>
    <w:rsid w:val="00995378"/>
    <w:rsid w:val="0099779A"/>
    <w:rsid w:val="00997F3E"/>
    <w:rsid w:val="009A0A25"/>
    <w:rsid w:val="009A2538"/>
    <w:rsid w:val="009A7B81"/>
    <w:rsid w:val="009B230F"/>
    <w:rsid w:val="009B396A"/>
    <w:rsid w:val="009B4521"/>
    <w:rsid w:val="009B453C"/>
    <w:rsid w:val="009B746C"/>
    <w:rsid w:val="009C1D24"/>
    <w:rsid w:val="009C5F46"/>
    <w:rsid w:val="009C7C40"/>
    <w:rsid w:val="009D6181"/>
    <w:rsid w:val="009D6A15"/>
    <w:rsid w:val="009D7843"/>
    <w:rsid w:val="009E181C"/>
    <w:rsid w:val="009E3803"/>
    <w:rsid w:val="009E56AA"/>
    <w:rsid w:val="009E56D9"/>
    <w:rsid w:val="009E637B"/>
    <w:rsid w:val="009E6BC7"/>
    <w:rsid w:val="009F00CB"/>
    <w:rsid w:val="009F3037"/>
    <w:rsid w:val="009F450C"/>
    <w:rsid w:val="009F4661"/>
    <w:rsid w:val="00A00329"/>
    <w:rsid w:val="00A01E50"/>
    <w:rsid w:val="00A05AD1"/>
    <w:rsid w:val="00A06229"/>
    <w:rsid w:val="00A06677"/>
    <w:rsid w:val="00A07CFB"/>
    <w:rsid w:val="00A07D8B"/>
    <w:rsid w:val="00A07E19"/>
    <w:rsid w:val="00A10436"/>
    <w:rsid w:val="00A11F15"/>
    <w:rsid w:val="00A11F9D"/>
    <w:rsid w:val="00A13F38"/>
    <w:rsid w:val="00A30BAF"/>
    <w:rsid w:val="00A321F4"/>
    <w:rsid w:val="00A41559"/>
    <w:rsid w:val="00A44742"/>
    <w:rsid w:val="00A50C8D"/>
    <w:rsid w:val="00A51107"/>
    <w:rsid w:val="00A53C75"/>
    <w:rsid w:val="00A6561D"/>
    <w:rsid w:val="00A670F3"/>
    <w:rsid w:val="00A711D5"/>
    <w:rsid w:val="00A71839"/>
    <w:rsid w:val="00A757F5"/>
    <w:rsid w:val="00A819B1"/>
    <w:rsid w:val="00A828C4"/>
    <w:rsid w:val="00A83A84"/>
    <w:rsid w:val="00A840CB"/>
    <w:rsid w:val="00A90237"/>
    <w:rsid w:val="00A90E0B"/>
    <w:rsid w:val="00A96C41"/>
    <w:rsid w:val="00A979A4"/>
    <w:rsid w:val="00AB19CB"/>
    <w:rsid w:val="00AB7A4A"/>
    <w:rsid w:val="00AC1577"/>
    <w:rsid w:val="00AC62AD"/>
    <w:rsid w:val="00AD0A61"/>
    <w:rsid w:val="00AD4DD2"/>
    <w:rsid w:val="00AE2EFC"/>
    <w:rsid w:val="00AE3005"/>
    <w:rsid w:val="00AF0543"/>
    <w:rsid w:val="00AF371D"/>
    <w:rsid w:val="00AF5B3D"/>
    <w:rsid w:val="00AF6781"/>
    <w:rsid w:val="00B013EC"/>
    <w:rsid w:val="00B036F2"/>
    <w:rsid w:val="00B03E9B"/>
    <w:rsid w:val="00B07CB7"/>
    <w:rsid w:val="00B131B9"/>
    <w:rsid w:val="00B159BD"/>
    <w:rsid w:val="00B20DB8"/>
    <w:rsid w:val="00B2333C"/>
    <w:rsid w:val="00B24566"/>
    <w:rsid w:val="00B26367"/>
    <w:rsid w:val="00B32424"/>
    <w:rsid w:val="00B325FA"/>
    <w:rsid w:val="00B3521B"/>
    <w:rsid w:val="00B37184"/>
    <w:rsid w:val="00B37BDF"/>
    <w:rsid w:val="00B37EB6"/>
    <w:rsid w:val="00B37F20"/>
    <w:rsid w:val="00B403C3"/>
    <w:rsid w:val="00B418EC"/>
    <w:rsid w:val="00B41A10"/>
    <w:rsid w:val="00B42BE3"/>
    <w:rsid w:val="00B50ED3"/>
    <w:rsid w:val="00B51B42"/>
    <w:rsid w:val="00B54DED"/>
    <w:rsid w:val="00B5516A"/>
    <w:rsid w:val="00B56D5E"/>
    <w:rsid w:val="00B57FE2"/>
    <w:rsid w:val="00B601C0"/>
    <w:rsid w:val="00B674E2"/>
    <w:rsid w:val="00B7026A"/>
    <w:rsid w:val="00B710C6"/>
    <w:rsid w:val="00B77598"/>
    <w:rsid w:val="00B865F2"/>
    <w:rsid w:val="00BA2212"/>
    <w:rsid w:val="00BA39B8"/>
    <w:rsid w:val="00BA52DF"/>
    <w:rsid w:val="00BB08E3"/>
    <w:rsid w:val="00BB396B"/>
    <w:rsid w:val="00BB3F88"/>
    <w:rsid w:val="00BB74E0"/>
    <w:rsid w:val="00BC4A5E"/>
    <w:rsid w:val="00BC54E7"/>
    <w:rsid w:val="00BC7A2B"/>
    <w:rsid w:val="00BD0908"/>
    <w:rsid w:val="00BD115C"/>
    <w:rsid w:val="00BD19E6"/>
    <w:rsid w:val="00BD3B4A"/>
    <w:rsid w:val="00BD3FCB"/>
    <w:rsid w:val="00BD6E76"/>
    <w:rsid w:val="00BE4B69"/>
    <w:rsid w:val="00BF24F5"/>
    <w:rsid w:val="00BF40C0"/>
    <w:rsid w:val="00C000CF"/>
    <w:rsid w:val="00C00B89"/>
    <w:rsid w:val="00C01137"/>
    <w:rsid w:val="00C0217B"/>
    <w:rsid w:val="00C02D26"/>
    <w:rsid w:val="00C066E0"/>
    <w:rsid w:val="00C073E4"/>
    <w:rsid w:val="00C16F17"/>
    <w:rsid w:val="00C17795"/>
    <w:rsid w:val="00C17E5E"/>
    <w:rsid w:val="00C20479"/>
    <w:rsid w:val="00C215C4"/>
    <w:rsid w:val="00C217EE"/>
    <w:rsid w:val="00C22B49"/>
    <w:rsid w:val="00C30C51"/>
    <w:rsid w:val="00C31025"/>
    <w:rsid w:val="00C319EC"/>
    <w:rsid w:val="00C31E4C"/>
    <w:rsid w:val="00C34DB9"/>
    <w:rsid w:val="00C3611F"/>
    <w:rsid w:val="00C3736B"/>
    <w:rsid w:val="00C41701"/>
    <w:rsid w:val="00C42604"/>
    <w:rsid w:val="00C46008"/>
    <w:rsid w:val="00C4774C"/>
    <w:rsid w:val="00C519D9"/>
    <w:rsid w:val="00C5206D"/>
    <w:rsid w:val="00C528D9"/>
    <w:rsid w:val="00C619AB"/>
    <w:rsid w:val="00C631BC"/>
    <w:rsid w:val="00C65D2E"/>
    <w:rsid w:val="00C67F23"/>
    <w:rsid w:val="00C7026E"/>
    <w:rsid w:val="00C70C5F"/>
    <w:rsid w:val="00C70C84"/>
    <w:rsid w:val="00C762FD"/>
    <w:rsid w:val="00C84AFD"/>
    <w:rsid w:val="00C85AE3"/>
    <w:rsid w:val="00C8647E"/>
    <w:rsid w:val="00C9027A"/>
    <w:rsid w:val="00C9034F"/>
    <w:rsid w:val="00C92B98"/>
    <w:rsid w:val="00C93416"/>
    <w:rsid w:val="00C942C9"/>
    <w:rsid w:val="00C9497B"/>
    <w:rsid w:val="00C959CF"/>
    <w:rsid w:val="00CA13BE"/>
    <w:rsid w:val="00CA2437"/>
    <w:rsid w:val="00CA2CF1"/>
    <w:rsid w:val="00CA4C2D"/>
    <w:rsid w:val="00CB2CCD"/>
    <w:rsid w:val="00CB7ECA"/>
    <w:rsid w:val="00CC39F4"/>
    <w:rsid w:val="00CC4129"/>
    <w:rsid w:val="00CC4191"/>
    <w:rsid w:val="00CC68AC"/>
    <w:rsid w:val="00CC6B0E"/>
    <w:rsid w:val="00CD2F3E"/>
    <w:rsid w:val="00CE061B"/>
    <w:rsid w:val="00CE186B"/>
    <w:rsid w:val="00CE24A5"/>
    <w:rsid w:val="00CE4021"/>
    <w:rsid w:val="00CE5BCB"/>
    <w:rsid w:val="00CE6332"/>
    <w:rsid w:val="00CE77B0"/>
    <w:rsid w:val="00CF440D"/>
    <w:rsid w:val="00CF46CE"/>
    <w:rsid w:val="00D06B06"/>
    <w:rsid w:val="00D130D2"/>
    <w:rsid w:val="00D13D0E"/>
    <w:rsid w:val="00D16045"/>
    <w:rsid w:val="00D174A3"/>
    <w:rsid w:val="00D237DE"/>
    <w:rsid w:val="00D32123"/>
    <w:rsid w:val="00D34826"/>
    <w:rsid w:val="00D36846"/>
    <w:rsid w:val="00D37444"/>
    <w:rsid w:val="00D42622"/>
    <w:rsid w:val="00D43B85"/>
    <w:rsid w:val="00D44B20"/>
    <w:rsid w:val="00D455E1"/>
    <w:rsid w:val="00D46270"/>
    <w:rsid w:val="00D50B0C"/>
    <w:rsid w:val="00D50D10"/>
    <w:rsid w:val="00D520F9"/>
    <w:rsid w:val="00D52E56"/>
    <w:rsid w:val="00D54624"/>
    <w:rsid w:val="00D551F3"/>
    <w:rsid w:val="00D5570A"/>
    <w:rsid w:val="00D61742"/>
    <w:rsid w:val="00D65932"/>
    <w:rsid w:val="00D65B12"/>
    <w:rsid w:val="00D723E0"/>
    <w:rsid w:val="00D81EA0"/>
    <w:rsid w:val="00D8304A"/>
    <w:rsid w:val="00D91582"/>
    <w:rsid w:val="00D924B7"/>
    <w:rsid w:val="00D9346A"/>
    <w:rsid w:val="00D95F0C"/>
    <w:rsid w:val="00DA6C17"/>
    <w:rsid w:val="00DB02EB"/>
    <w:rsid w:val="00DB1B11"/>
    <w:rsid w:val="00DB503E"/>
    <w:rsid w:val="00DC096A"/>
    <w:rsid w:val="00DC49CC"/>
    <w:rsid w:val="00DC6514"/>
    <w:rsid w:val="00DD0FF7"/>
    <w:rsid w:val="00DD1D19"/>
    <w:rsid w:val="00DD3C79"/>
    <w:rsid w:val="00DD4B72"/>
    <w:rsid w:val="00DE17DF"/>
    <w:rsid w:val="00DE4DAF"/>
    <w:rsid w:val="00DF38C7"/>
    <w:rsid w:val="00DF3D9D"/>
    <w:rsid w:val="00DF5AC1"/>
    <w:rsid w:val="00E01CB0"/>
    <w:rsid w:val="00E0251E"/>
    <w:rsid w:val="00E03B98"/>
    <w:rsid w:val="00E04A84"/>
    <w:rsid w:val="00E12837"/>
    <w:rsid w:val="00E1384D"/>
    <w:rsid w:val="00E151D5"/>
    <w:rsid w:val="00E16867"/>
    <w:rsid w:val="00E17132"/>
    <w:rsid w:val="00E17CD9"/>
    <w:rsid w:val="00E22534"/>
    <w:rsid w:val="00E258F1"/>
    <w:rsid w:val="00E272CD"/>
    <w:rsid w:val="00E2773A"/>
    <w:rsid w:val="00E27AC4"/>
    <w:rsid w:val="00E3217D"/>
    <w:rsid w:val="00E405AC"/>
    <w:rsid w:val="00E42277"/>
    <w:rsid w:val="00E42EA5"/>
    <w:rsid w:val="00E46913"/>
    <w:rsid w:val="00E53B51"/>
    <w:rsid w:val="00E5653F"/>
    <w:rsid w:val="00E61FC2"/>
    <w:rsid w:val="00E62A32"/>
    <w:rsid w:val="00E66F8A"/>
    <w:rsid w:val="00E6748E"/>
    <w:rsid w:val="00E705A5"/>
    <w:rsid w:val="00E7223A"/>
    <w:rsid w:val="00E733F7"/>
    <w:rsid w:val="00E74833"/>
    <w:rsid w:val="00E764A4"/>
    <w:rsid w:val="00E7697A"/>
    <w:rsid w:val="00E76DC4"/>
    <w:rsid w:val="00E927DF"/>
    <w:rsid w:val="00E97251"/>
    <w:rsid w:val="00EA2452"/>
    <w:rsid w:val="00EA2995"/>
    <w:rsid w:val="00EA31BA"/>
    <w:rsid w:val="00EB27DF"/>
    <w:rsid w:val="00EB3423"/>
    <w:rsid w:val="00EB5FEE"/>
    <w:rsid w:val="00EB72D1"/>
    <w:rsid w:val="00EC5D38"/>
    <w:rsid w:val="00EC6751"/>
    <w:rsid w:val="00ED066C"/>
    <w:rsid w:val="00ED353D"/>
    <w:rsid w:val="00ED54E7"/>
    <w:rsid w:val="00ED6E43"/>
    <w:rsid w:val="00EE1334"/>
    <w:rsid w:val="00EE3278"/>
    <w:rsid w:val="00EE5065"/>
    <w:rsid w:val="00EE622D"/>
    <w:rsid w:val="00EF2517"/>
    <w:rsid w:val="00EF5D0F"/>
    <w:rsid w:val="00F02B8F"/>
    <w:rsid w:val="00F135C7"/>
    <w:rsid w:val="00F14FF8"/>
    <w:rsid w:val="00F164DE"/>
    <w:rsid w:val="00F20EA4"/>
    <w:rsid w:val="00F22C00"/>
    <w:rsid w:val="00F25934"/>
    <w:rsid w:val="00F33566"/>
    <w:rsid w:val="00F35D63"/>
    <w:rsid w:val="00F377DF"/>
    <w:rsid w:val="00F40662"/>
    <w:rsid w:val="00F42B95"/>
    <w:rsid w:val="00F42BE0"/>
    <w:rsid w:val="00F43545"/>
    <w:rsid w:val="00F44471"/>
    <w:rsid w:val="00F4698D"/>
    <w:rsid w:val="00F47850"/>
    <w:rsid w:val="00F52BE1"/>
    <w:rsid w:val="00F6343B"/>
    <w:rsid w:val="00F64F68"/>
    <w:rsid w:val="00F7058D"/>
    <w:rsid w:val="00F77520"/>
    <w:rsid w:val="00F84152"/>
    <w:rsid w:val="00F9297E"/>
    <w:rsid w:val="00F938CB"/>
    <w:rsid w:val="00F93E2D"/>
    <w:rsid w:val="00F97290"/>
    <w:rsid w:val="00FA1F3D"/>
    <w:rsid w:val="00FA296A"/>
    <w:rsid w:val="00FA3339"/>
    <w:rsid w:val="00FA49D4"/>
    <w:rsid w:val="00FB0143"/>
    <w:rsid w:val="00FB24BF"/>
    <w:rsid w:val="00FB2596"/>
    <w:rsid w:val="00FB2B49"/>
    <w:rsid w:val="00FB52E3"/>
    <w:rsid w:val="00FB66C5"/>
    <w:rsid w:val="00FB6773"/>
    <w:rsid w:val="00FD08DF"/>
    <w:rsid w:val="00FD0B74"/>
    <w:rsid w:val="00FD11DD"/>
    <w:rsid w:val="00FD4B2E"/>
    <w:rsid w:val="00FD4EB3"/>
    <w:rsid w:val="00FD6C57"/>
    <w:rsid w:val="00FE43EB"/>
    <w:rsid w:val="00FE472B"/>
    <w:rsid w:val="00FE54A9"/>
    <w:rsid w:val="00FE5D26"/>
    <w:rsid w:val="00FE685F"/>
    <w:rsid w:val="00FE6B4D"/>
    <w:rsid w:val="00FF0BCE"/>
    <w:rsid w:val="00FF6303"/>
    <w:rsid w:val="00FF6A35"/>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7953FC"/>
  <w15:chartTrackingRefBased/>
  <w15:docId w15:val="{217EADC6-6A18-4A1C-872B-7CBBD8F4B7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3B98"/>
    <w:rPr>
      <w:lang w:val="en-GB"/>
    </w:rPr>
  </w:style>
  <w:style w:type="paragraph" w:styleId="Heading2">
    <w:name w:val="heading 2"/>
    <w:basedOn w:val="Normal"/>
    <w:next w:val="Normal"/>
    <w:link w:val="Heading2Char"/>
    <w:uiPriority w:val="9"/>
    <w:unhideWhenUsed/>
    <w:qFormat/>
    <w:rsid w:val="00E03B9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0195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401019"/>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03B98"/>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uiPriority w:val="9"/>
    <w:rsid w:val="0010195C"/>
    <w:rPr>
      <w:rFonts w:asciiTheme="majorHAnsi" w:eastAsiaTheme="majorEastAsia" w:hAnsiTheme="majorHAnsi" w:cstheme="majorBidi"/>
      <w:color w:val="1F4D78" w:themeColor="accent1" w:themeShade="7F"/>
      <w:sz w:val="24"/>
      <w:szCs w:val="24"/>
      <w:lang w:val="en-GB"/>
    </w:rPr>
  </w:style>
  <w:style w:type="paragraph" w:customStyle="1" w:styleId="EndNoteBibliographyTitle">
    <w:name w:val="EndNote Bibliography Title"/>
    <w:basedOn w:val="Normal"/>
    <w:link w:val="EndNoteBibliographyTitleChar"/>
    <w:rsid w:val="00B03E9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03E9B"/>
    <w:rPr>
      <w:rFonts w:ascii="Calibri" w:hAnsi="Calibri" w:cs="Calibri"/>
      <w:noProof/>
      <w:lang w:val="en-US"/>
    </w:rPr>
  </w:style>
  <w:style w:type="paragraph" w:customStyle="1" w:styleId="EndNoteBibliography">
    <w:name w:val="EndNote Bibliography"/>
    <w:basedOn w:val="Normal"/>
    <w:link w:val="EndNoteBibliographyChar"/>
    <w:rsid w:val="00B03E9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03E9B"/>
    <w:rPr>
      <w:rFonts w:ascii="Calibri" w:hAnsi="Calibri" w:cs="Calibri"/>
      <w:noProof/>
      <w:lang w:val="en-US"/>
    </w:rPr>
  </w:style>
  <w:style w:type="paragraph" w:styleId="ListParagraph">
    <w:name w:val="List Paragraph"/>
    <w:basedOn w:val="Normal"/>
    <w:uiPriority w:val="34"/>
    <w:qFormat/>
    <w:rsid w:val="00724DA2"/>
    <w:pPr>
      <w:ind w:left="720"/>
      <w:contextualSpacing/>
    </w:pPr>
  </w:style>
  <w:style w:type="paragraph" w:styleId="BalloonText">
    <w:name w:val="Balloon Text"/>
    <w:basedOn w:val="Normal"/>
    <w:link w:val="BalloonTextChar"/>
    <w:uiPriority w:val="99"/>
    <w:semiHidden/>
    <w:unhideWhenUsed/>
    <w:rsid w:val="000976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976CF"/>
    <w:rPr>
      <w:rFonts w:ascii="Segoe UI" w:hAnsi="Segoe UI" w:cs="Segoe UI"/>
      <w:sz w:val="18"/>
      <w:szCs w:val="18"/>
      <w:lang w:val="en-GB"/>
    </w:rPr>
  </w:style>
  <w:style w:type="character" w:styleId="Hyperlink">
    <w:name w:val="Hyperlink"/>
    <w:basedOn w:val="DefaultParagraphFont"/>
    <w:uiPriority w:val="99"/>
    <w:unhideWhenUsed/>
    <w:rsid w:val="00046875"/>
    <w:rPr>
      <w:color w:val="0000FF"/>
      <w:u w:val="single"/>
    </w:rPr>
  </w:style>
  <w:style w:type="character" w:styleId="CommentReference">
    <w:name w:val="annotation reference"/>
    <w:basedOn w:val="DefaultParagraphFont"/>
    <w:uiPriority w:val="99"/>
    <w:semiHidden/>
    <w:unhideWhenUsed/>
    <w:rsid w:val="00CC6B0E"/>
    <w:rPr>
      <w:sz w:val="16"/>
      <w:szCs w:val="16"/>
    </w:rPr>
  </w:style>
  <w:style w:type="paragraph" w:styleId="CommentText">
    <w:name w:val="annotation text"/>
    <w:basedOn w:val="Normal"/>
    <w:link w:val="CommentTextChar"/>
    <w:uiPriority w:val="99"/>
    <w:unhideWhenUsed/>
    <w:rsid w:val="00CC6B0E"/>
    <w:pPr>
      <w:spacing w:line="240" w:lineRule="auto"/>
    </w:pPr>
    <w:rPr>
      <w:sz w:val="20"/>
      <w:szCs w:val="20"/>
    </w:rPr>
  </w:style>
  <w:style w:type="character" w:customStyle="1" w:styleId="CommentTextChar">
    <w:name w:val="Comment Text Char"/>
    <w:basedOn w:val="DefaultParagraphFont"/>
    <w:link w:val="CommentText"/>
    <w:uiPriority w:val="99"/>
    <w:rsid w:val="00CC6B0E"/>
    <w:rPr>
      <w:sz w:val="20"/>
      <w:szCs w:val="20"/>
      <w:lang w:val="en-GB"/>
    </w:rPr>
  </w:style>
  <w:style w:type="paragraph" w:styleId="CommentSubject">
    <w:name w:val="annotation subject"/>
    <w:basedOn w:val="CommentText"/>
    <w:next w:val="CommentText"/>
    <w:link w:val="CommentSubjectChar"/>
    <w:uiPriority w:val="99"/>
    <w:semiHidden/>
    <w:unhideWhenUsed/>
    <w:rsid w:val="00CC6B0E"/>
    <w:rPr>
      <w:b/>
      <w:bCs/>
    </w:rPr>
  </w:style>
  <w:style w:type="character" w:customStyle="1" w:styleId="CommentSubjectChar">
    <w:name w:val="Comment Subject Char"/>
    <w:basedOn w:val="CommentTextChar"/>
    <w:link w:val="CommentSubject"/>
    <w:uiPriority w:val="99"/>
    <w:semiHidden/>
    <w:rsid w:val="00CC6B0E"/>
    <w:rPr>
      <w:b/>
      <w:bCs/>
      <w:sz w:val="20"/>
      <w:szCs w:val="20"/>
      <w:lang w:val="en-GB"/>
    </w:rPr>
  </w:style>
  <w:style w:type="character" w:styleId="FollowedHyperlink">
    <w:name w:val="FollowedHyperlink"/>
    <w:basedOn w:val="DefaultParagraphFont"/>
    <w:uiPriority w:val="99"/>
    <w:semiHidden/>
    <w:unhideWhenUsed/>
    <w:rsid w:val="00C519D9"/>
    <w:rPr>
      <w:color w:val="954F72" w:themeColor="followedHyperlink"/>
      <w:u w:val="single"/>
    </w:rPr>
  </w:style>
  <w:style w:type="character" w:customStyle="1" w:styleId="Heading4Char">
    <w:name w:val="Heading 4 Char"/>
    <w:basedOn w:val="DefaultParagraphFont"/>
    <w:link w:val="Heading4"/>
    <w:uiPriority w:val="9"/>
    <w:rsid w:val="00401019"/>
    <w:rPr>
      <w:rFonts w:asciiTheme="majorHAnsi" w:eastAsiaTheme="majorEastAsia" w:hAnsiTheme="majorHAnsi" w:cstheme="majorBidi"/>
      <w:i/>
      <w:iCs/>
      <w:color w:val="2E74B5"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0213812">
      <w:bodyDiv w:val="1"/>
      <w:marLeft w:val="0"/>
      <w:marRight w:val="0"/>
      <w:marTop w:val="0"/>
      <w:marBottom w:val="0"/>
      <w:divBdr>
        <w:top w:val="none" w:sz="0" w:space="0" w:color="auto"/>
        <w:left w:val="none" w:sz="0" w:space="0" w:color="auto"/>
        <w:bottom w:val="none" w:sz="0" w:space="0" w:color="auto"/>
        <w:right w:val="none" w:sz="0" w:space="0" w:color="auto"/>
      </w:divBdr>
    </w:div>
    <w:div w:id="632101354">
      <w:bodyDiv w:val="1"/>
      <w:marLeft w:val="0"/>
      <w:marRight w:val="0"/>
      <w:marTop w:val="0"/>
      <w:marBottom w:val="0"/>
      <w:divBdr>
        <w:top w:val="none" w:sz="0" w:space="0" w:color="auto"/>
        <w:left w:val="none" w:sz="0" w:space="0" w:color="auto"/>
        <w:bottom w:val="none" w:sz="0" w:space="0" w:color="auto"/>
        <w:right w:val="none" w:sz="0" w:space="0" w:color="auto"/>
      </w:divBdr>
    </w:div>
    <w:div w:id="1195653929">
      <w:bodyDiv w:val="1"/>
      <w:marLeft w:val="0"/>
      <w:marRight w:val="0"/>
      <w:marTop w:val="0"/>
      <w:marBottom w:val="0"/>
      <w:divBdr>
        <w:top w:val="none" w:sz="0" w:space="0" w:color="auto"/>
        <w:left w:val="none" w:sz="0" w:space="0" w:color="auto"/>
        <w:bottom w:val="none" w:sz="0" w:space="0" w:color="auto"/>
        <w:right w:val="none" w:sz="0" w:space="0" w:color="auto"/>
      </w:divBdr>
    </w:div>
    <w:div w:id="1333990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katteverket.se/privat/folkbokforing/attvarafolkbokford/folkbokforingsdatabasen.4.3810a01c150939e893f16fe2.html" TargetMode="External"/><Relationship Id="rId3" Type="http://schemas.openxmlformats.org/officeDocument/2006/relationships/styles" Target="styles.xml"/><Relationship Id="rId7" Type="http://schemas.openxmlformats.org/officeDocument/2006/relationships/hyperlink" Target="https://www.socialstyrelsen.se/statistik-och-data/register/alla-register/dodsorsaksregistre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cancercentrum.se/vast/cancerdiagnoser/lunga-och-lungsack/kvalitetsregister/"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dep.iarc.fr/NORDCAN/english/glossary.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932C1E-8A38-4B5F-88CD-5F19FEFE8D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5</Pages>
  <Words>3285</Words>
  <Characters>18729</Characters>
  <Application>Microsoft Office Word</Application>
  <DocSecurity>0</DocSecurity>
  <Lines>156</Lines>
  <Paragraphs>43</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21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as Löfling</dc:creator>
  <cp:keywords/>
  <dc:description/>
  <cp:lastModifiedBy>Lukas Löfling</cp:lastModifiedBy>
  <cp:revision>7</cp:revision>
  <cp:lastPrinted>2020-01-21T10:28:00Z</cp:lastPrinted>
  <dcterms:created xsi:type="dcterms:W3CDTF">2020-06-05T05:47:00Z</dcterms:created>
  <dcterms:modified xsi:type="dcterms:W3CDTF">2020-06-05T06:02:00Z</dcterms:modified>
</cp:coreProperties>
</file>